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68C77F0" w:rsidR="005F3ABC" w:rsidRPr="00444509" w:rsidRDefault="007F5D31" w:rsidP="005F3ABC">
      <w:pPr>
        <w:spacing w:line="480" w:lineRule="auto"/>
        <w:jc w:val="center"/>
        <w:rPr>
          <w:sz w:val="32"/>
          <w:szCs w:val="40"/>
        </w:rPr>
      </w:pPr>
      <w:r w:rsidRPr="00444509">
        <w:rPr>
          <w:sz w:val="32"/>
          <w:szCs w:val="40"/>
        </w:rPr>
        <w:t xml:space="preserve">Reward </w:t>
      </w:r>
      <w:r w:rsidR="00652779">
        <w:rPr>
          <w:sz w:val="32"/>
          <w:szCs w:val="40"/>
        </w:rPr>
        <w:t>enhances</w:t>
      </w:r>
      <w:r w:rsidR="00A908B1" w:rsidRPr="00444509">
        <w:rPr>
          <w:sz w:val="32"/>
          <w:szCs w:val="40"/>
        </w:rPr>
        <w:t xml:space="preserve"> stimulus processing </w:t>
      </w:r>
      <w:r w:rsidR="007946E2">
        <w:rPr>
          <w:sz w:val="32"/>
          <w:szCs w:val="40"/>
        </w:rPr>
        <w:t xml:space="preserve">in </w:t>
      </w:r>
      <w:r w:rsidR="00FF554D">
        <w:rPr>
          <w:sz w:val="32"/>
          <w:szCs w:val="40"/>
        </w:rPr>
        <w:t xml:space="preserve">the </w:t>
      </w:r>
      <w:r w:rsidR="007946E2">
        <w:rPr>
          <w:sz w:val="32"/>
          <w:szCs w:val="40"/>
        </w:rPr>
        <w:t xml:space="preserve">visual cortex </w:t>
      </w:r>
      <w:r w:rsidR="00A908B1" w:rsidRPr="00444509">
        <w:rPr>
          <w:sz w:val="32"/>
          <w:szCs w:val="40"/>
        </w:rPr>
        <w:t>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p>
    <w:p w14:paraId="455F6015" w14:textId="77777777" w:rsidR="00234B2A" w:rsidRDefault="00234B2A" w:rsidP="005F3ABC">
      <w:pPr>
        <w:spacing w:line="480" w:lineRule="auto"/>
        <w:jc w:val="center"/>
      </w:pPr>
    </w:p>
    <w:p w14:paraId="0C31CEC7" w14:textId="76E0EF41"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04120FF0" w14:textId="7DC45758" w:rsidR="0076374E" w:rsidRDefault="00652779" w:rsidP="00CE7814">
      <w:pPr>
        <w:spacing w:line="480" w:lineRule="auto"/>
      </w:pPr>
      <w:r>
        <w:t xml:space="preserve">Rewards influence the processing of stimuli in the visual cortex, but the mechanisms through which this effect occurs remain unclear. One proposed mechanism is that the presence of potential rewards increases the deployment of voluntary attention. Another </w:t>
      </w:r>
      <w:r w:rsidR="00CE7814">
        <w:t>possibility</w:t>
      </w:r>
      <w:r>
        <w:t xml:space="preserve"> is that rewards increase the saliency of previously neutral stimuli independently of </w:t>
      </w:r>
      <w:r w:rsidR="00CE7814">
        <w:t xml:space="preserve">voluntary </w:t>
      </w:r>
      <w:r>
        <w:t xml:space="preserve">attention. </w:t>
      </w:r>
      <w:r w:rsidR="0056132B">
        <w:t>W</w:t>
      </w:r>
      <w:r>
        <w:t xml:space="preserve">e contrasted </w:t>
      </w:r>
      <w:r w:rsidR="007C3B94">
        <w:t>these two theoretical proposals by having participants perform a global motion detection task in which they were instructed on each trial to pay attention to one of the two features which were linked to different reward schedules. W</w:t>
      </w:r>
      <w:r w:rsidR="00CE7814">
        <w:t xml:space="preserve">e recorded </w:t>
      </w:r>
      <w:r w:rsidR="0056132B">
        <w:t>steady-state visual evoked potentials (</w:t>
      </w:r>
      <w:r w:rsidR="00CE7814">
        <w:t>SSVEPs</w:t>
      </w:r>
      <w:r w:rsidR="0056132B">
        <w:t>)</w:t>
      </w:r>
      <w:r w:rsidR="00CE7814">
        <w:t xml:space="preserve"> in 43</w:t>
      </w:r>
      <w:r w:rsidR="007C3B94">
        <w:t xml:space="preserve"> human subjects of both genders to simultaneous</w:t>
      </w:r>
      <w:r w:rsidR="0056132B">
        <w:t>ly measure</w:t>
      </w:r>
      <w:r w:rsidR="007C3B94">
        <w:t xml:space="preserve"> processing of both features in visual cortex. This design allowed us to dissociate the effect of voluntary attention from the effect of reward. The i</w:t>
      </w:r>
      <w:r w:rsidR="00CE7814">
        <w:t>ntroduction of rewards increased</w:t>
      </w:r>
      <w:r w:rsidR="007C3B94">
        <w:t xml:space="preserve"> the processing of the feature linked to high rewards independently of voluntary attention. However, this enhancement disappeared when participants were aware that they could not earn any more rewards. Th</w:t>
      </w:r>
      <w:r w:rsidR="00B84D87">
        <w:t>i</w:t>
      </w:r>
      <w:r w:rsidR="007C3B94">
        <w:t>s show</w:t>
      </w:r>
      <w:r w:rsidR="00B84D87">
        <w:t>s</w:t>
      </w:r>
      <w:r w:rsidR="007C3B94">
        <w:t xml:space="preserve"> that rewards </w:t>
      </w:r>
      <w:r w:rsidR="00FF7DC0">
        <w:t xml:space="preserve">can </w:t>
      </w:r>
      <w:r w:rsidR="007C3B94">
        <w:t xml:space="preserve">directly influence sensory processing in the visual cortex, independently of </w:t>
      </w:r>
      <w:r w:rsidR="00CE7814">
        <w:t xml:space="preserve">voluntary </w:t>
      </w:r>
      <w:r w:rsidR="007C3B94">
        <w:t xml:space="preserve">attention. </w:t>
      </w:r>
      <w:r w:rsidR="00FF7DC0">
        <w:t>However, p</w:t>
      </w:r>
      <w:r w:rsidR="007C3B94">
        <w:t xml:space="preserve">rocessing in visual </w:t>
      </w:r>
      <w:r w:rsidR="00DE3052">
        <w:t xml:space="preserve">cortex </w:t>
      </w:r>
      <w:r w:rsidR="00CE7814">
        <w:t>was</w:t>
      </w:r>
      <w:r w:rsidR="00DE3052">
        <w:t xml:space="preserve"> </w:t>
      </w:r>
      <w:r w:rsidR="00CE7814">
        <w:t>re</w:t>
      </w:r>
      <w:r w:rsidR="00DE3052">
        <w:t xml:space="preserve">adjusted </w:t>
      </w:r>
      <w:r w:rsidR="00631896">
        <w:t>following</w:t>
      </w:r>
      <w:r w:rsidR="00DE3052">
        <w:t xml:space="preserve"> the change in the </w:t>
      </w:r>
      <w:r w:rsidR="00CE7814">
        <w:t>availability of rewards in the environment</w:t>
      </w:r>
      <w:r w:rsidR="00DE3052">
        <w:t xml:space="preserve">. </w:t>
      </w:r>
      <w:r w:rsidR="00FF7DC0">
        <w:t xml:space="preserve">Neither the voluntary attention, nor the </w:t>
      </w:r>
      <w:r w:rsidR="0076374E">
        <w:t xml:space="preserve">saliency account can fully explain these results. We suggest that they need to be integrated to allow for the flexible balance between reward-driven increase in saliency and voluntary deployment of attention based on reward availability. </w:t>
      </w:r>
    </w:p>
    <w:p w14:paraId="6A2BC9CF" w14:textId="28EF6964" w:rsidR="0082431E" w:rsidRDefault="0076374E" w:rsidP="0076374E">
      <w:pPr>
        <w:spacing w:line="480" w:lineRule="auto"/>
      </w:pPr>
      <w:r>
        <w:t xml:space="preserve"> </w:t>
      </w:r>
      <w:r w:rsidR="007C3B94">
        <w:t xml:space="preserve"> </w:t>
      </w:r>
    </w:p>
    <w:p w14:paraId="5107C508" w14:textId="77777777" w:rsidR="00E4130A" w:rsidRPr="00E4130A" w:rsidRDefault="00E4130A" w:rsidP="00E4130A"/>
    <w:p w14:paraId="70251DA2" w14:textId="69345804" w:rsidR="00EE20A8" w:rsidRDefault="00EE20A8" w:rsidP="00EE20A8">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p>
    <w:p w14:paraId="19006139" w14:textId="15AAB567" w:rsidR="0054295E" w:rsidRDefault="0054295E" w:rsidP="00CC580C">
      <w:pPr>
        <w:pStyle w:val="Heading1"/>
        <w:spacing w:before="0" w:after="240"/>
      </w:pPr>
      <w:r>
        <w:lastRenderedPageBreak/>
        <w:t>Introduction</w:t>
      </w:r>
    </w:p>
    <w:p w14:paraId="2B6C7F65" w14:textId="2D8EBA1B" w:rsidR="005C4136" w:rsidRDefault="00937B7E" w:rsidP="005C4136">
      <w:pPr>
        <w:spacing w:line="480" w:lineRule="auto"/>
        <w:ind w:firstLine="720"/>
        <w:jc w:val="both"/>
      </w:pPr>
      <w:r>
        <w:t xml:space="preserve">Maximizing rewards and avoiding punishments is one of the main determinants of human behavior. In order to increase the probability of obtaining rewards, it is necessary to prioritize the information needed to earn rewards.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24CAF355" w:rsidR="005C4136" w:rsidRDefault="005C4136" w:rsidP="005C4136">
      <w:pPr>
        <w:spacing w:line="480" w:lineRule="auto"/>
        <w:ind w:firstLine="720"/>
        <w:jc w:val="both"/>
      </w:pPr>
      <w:r>
        <w:t xml:space="preserve">Voluntary selective attention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w:t>
      </w:r>
      <w:proofErr w:type="spellStart"/>
      <w:r>
        <w:t>frontoparietal</w:t>
      </w:r>
      <w:proofErr w:type="spellEnd"/>
      <w:r>
        <w:t xml:space="preserve">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 xml:space="preserve">Krebs, Boehler, Roberts, Song, &amp; Woldorff, 2012; Pessoa &amp; </w:t>
      </w:r>
      <w:r w:rsidRPr="002B152E">
        <w:rPr>
          <w:noProof/>
        </w:rPr>
        <w:lastRenderedPageBreak/>
        <w:t>Engelmann, 2010; Schevernels, Krebs, Santens, Woldorff, &amp; Boehler, 2014)</w:t>
      </w:r>
      <w:r>
        <w:fldChar w:fldCharType="end"/>
      </w:r>
      <w:r>
        <w:t xml:space="preserve"> and by enhanced task-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w:t>
      </w:r>
      <w:proofErr w:type="spellStart"/>
      <w:r w:rsidRPr="00CE7814">
        <w:t>frontoparietal</w:t>
      </w:r>
      <w:proofErr w:type="spellEnd"/>
      <w:r w:rsidRPr="00CE7814">
        <w:t xml:space="preserve">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7DFAD375" w:rsidR="005C4136" w:rsidRDefault="005C4136" w:rsidP="005C4136">
      <w:pPr>
        <w:spacing w:line="480" w:lineRule="auto"/>
        <w:ind w:firstLine="720"/>
        <w:jc w:val="both"/>
      </w:pPr>
      <w:r>
        <w:t xml:space="preserve">Another set of studies has focused on the processing of </w:t>
      </w:r>
      <w:r w:rsidR="00AD0557">
        <w:t>stimuli</w:t>
      </w:r>
      <w:r>
        <w:t xml:space="preserve">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w:t>
      </w:r>
      <w:r w:rsidR="00B762D6">
        <w:t xml:space="preserve">in subsequent trials </w:t>
      </w:r>
      <w:r>
        <w:t xml:space="preserve">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w:t>
      </w:r>
      <w:r w:rsidR="00F418CE">
        <w:t>i</w:t>
      </w:r>
      <w:r>
        <w:t xml:space="preserve">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rsidR="00C25DA5">
        <w:t>. O</w:t>
      </w:r>
      <w:r>
        <w:t xml:space="preserve">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w:t>
      </w:r>
      <w:r>
        <w:lastRenderedPageBreak/>
        <w:t xml:space="preserve">stimuli and suppression of stimuli devoid of a specific motivational value. More specifically, using a </w:t>
      </w:r>
      <w:proofErr w:type="spellStart"/>
      <w:r>
        <w:t>multivoxel</w:t>
      </w:r>
      <w:proofErr w:type="spellEnd"/>
      <w:r>
        <w:t xml:space="preserve"> pattern analysis and decoding technique, these authors found a gain</w:t>
      </w:r>
      <w:r w:rsidR="00F418CE">
        <w:t xml:space="preserve"> increase</w:t>
      </w:r>
      <w:r>
        <w:t xml:space="preserve"> in object-selective visual cortex for stimuli paired with rewards, while those not associated with this incentive were suppressed.</w:t>
      </w:r>
    </w:p>
    <w:p w14:paraId="6D9532D2" w14:textId="54574EF3"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saliency, or </w:t>
      </w:r>
      <w:r w:rsidR="00FC4DAE">
        <w:t>a</w:t>
      </w:r>
      <w:r w:rsidR="00AD0557">
        <w:t xml:space="preserve"> combination of both.</w:t>
      </w:r>
      <w:r>
        <w:t xml:space="preserve"> One option (the </w:t>
      </w:r>
      <w:r w:rsidRPr="000771D6">
        <w:rPr>
          <w:i/>
        </w:rPr>
        <w:t xml:space="preserve">voluntary </w:t>
      </w:r>
      <w:r w:rsidR="00772361" w:rsidRPr="000771D6">
        <w:rPr>
          <w:i/>
        </w:rPr>
        <w:t>selective attention view</w:t>
      </w:r>
      <w:r w:rsidR="00772361">
        <w:t xml:space="preserve">) is that rewards influence the processing of stimuli by increasing the amount of voluntary attention deployed toward these stimuli. This hypothesis </w:t>
      </w:r>
      <w:r w:rsidR="00480E74">
        <w:t>comes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r w:rsidR="000771D6">
        <w:t>by</w:t>
      </w:r>
      <w:r w:rsidR="00772361">
        <w:t xml:space="preserve"> doing so. Another possibility (</w:t>
      </w:r>
      <w:r w:rsidR="00592F8A" w:rsidRPr="000771D6">
        <w:rPr>
          <w:i/>
        </w:rPr>
        <w:t>the saliency</w:t>
      </w:r>
      <w:r w:rsidR="00772361" w:rsidRPr="000771D6">
        <w:rPr>
          <w:i/>
        </w:rPr>
        <w:t xml:space="preserve"> view</w:t>
      </w:r>
      <w:r w:rsidR="00772361">
        <w:t xml:space="preserve">) is that rewards increase the saliency of stimuli, and thus capture attention automatically, independently from voluntary attention. This view comes from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14279E36" w:rsidR="005C4136" w:rsidRDefault="005C4136" w:rsidP="005C4136">
      <w:pPr>
        <w:spacing w:line="480" w:lineRule="auto"/>
        <w:ind w:firstLine="720"/>
        <w:jc w:val="both"/>
      </w:pPr>
      <w:commentRangeStart w:id="0"/>
      <w:r>
        <w:t>In this study</w:t>
      </w:r>
      <w:commentRangeEnd w:id="0"/>
      <w:r w:rsidR="00D81985">
        <w:rPr>
          <w:rStyle w:val="CommentReference"/>
        </w:rPr>
        <w:commentReference w:id="0"/>
      </w:r>
      <w:r w:rsidR="000F1EDB">
        <w:t>,</w:t>
      </w:r>
      <w:r>
        <w:t xml:space="preserve"> we orthogonally manipulated voluntary attention and reward probability in order to </w:t>
      </w:r>
      <w:r w:rsidR="00332BE8">
        <w:t xml:space="preserve">test the predictions of these models. </w:t>
      </w:r>
      <w:r>
        <w:t xml:space="preserve">To this end, participants performed a continuous global </w:t>
      </w:r>
      <w:r>
        <w:lastRenderedPageBreak/>
        <w:t xml:space="preserve">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w:t>
      </w:r>
      <w:r w:rsidR="00C25DA5">
        <w:t xml:space="preserve">two </w:t>
      </w:r>
      <w:r w:rsidR="009108BC">
        <w:t xml:space="preserve">superimposed </w:t>
      </w:r>
      <w:r>
        <w:t xml:space="preserve">random dot </w:t>
      </w:r>
      <w:proofErr w:type="spellStart"/>
      <w:r>
        <w:t>kinematograms</w:t>
      </w:r>
      <w:proofErr w:type="spellEnd"/>
      <w:r>
        <w:t xml:space="preserve"> (RDK</w:t>
      </w:r>
      <w:r w:rsidR="009108BC">
        <w:t>s</w:t>
      </w:r>
      <w:r>
        <w:t>)</w:t>
      </w:r>
      <w:r w:rsidR="009108BC">
        <w:t xml:space="preserve"> of different color (red and blue)</w:t>
      </w:r>
      <w:r w:rsidR="00C25DA5">
        <w:t>,</w:t>
      </w:r>
      <w:r>
        <w:t xml:space="preserve"> were presented concurrently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7C40997C" w14:textId="51818A12" w:rsidR="004059A9" w:rsidRDefault="005C4136" w:rsidP="005C4136">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and the second class of models predict that rewards directly influence the saliency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saliency view predicts that the processing of the high reward stimuli will be </w:t>
      </w:r>
      <w:r w:rsidR="00A3478C">
        <w:t xml:space="preserve">enhanced irrespective of attention, while the voluntary attention view predicts that the processing of the high reward stimuli will be enhanced only when they are attended. The saliency view also predicts the suppressed processing of the low reward stimuli, while the voluntary attention view predicts that the processing of these stimuli will be suppressed only when they are not attended. Finally, the saliency view predicts that these effects will persist when rewards are no longer available (test phase), while the voluntary attention view predicts that the processing of both high and low reward stimuli will retreat to baseline levels. </w:t>
      </w:r>
    </w:p>
    <w:p w14:paraId="78FCD169" w14:textId="3319A648" w:rsidR="009508C9" w:rsidRDefault="004059A9" w:rsidP="00CA0030">
      <w:pPr>
        <w:pStyle w:val="Heading1"/>
        <w:spacing w:before="0" w:after="240"/>
      </w:pPr>
      <w:r>
        <w:rPr>
          <w:noProof/>
        </w:rPr>
        <w:lastRenderedPageBreak/>
        <mc:AlternateContent>
          <mc:Choice Requires="wpg">
            <w:drawing>
              <wp:anchor distT="0" distB="0" distL="114300" distR="114300" simplePos="0" relativeHeight="251707392" behindDoc="0" locked="0" layoutInCell="1" allowOverlap="1" wp14:anchorId="391CEEC0" wp14:editId="5E816F2E">
                <wp:simplePos x="0" y="0"/>
                <wp:positionH relativeFrom="margin">
                  <wp:align>center</wp:align>
                </wp:positionH>
                <wp:positionV relativeFrom="paragraph">
                  <wp:posOffset>-539</wp:posOffset>
                </wp:positionV>
                <wp:extent cx="6424295" cy="5417185"/>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6424295" cy="5417388"/>
                          <a:chOff x="0" y="0"/>
                          <a:chExt cx="6424295" cy="5417388"/>
                        </a:xfrm>
                      </wpg:grpSpPr>
                      <pic:pic xmlns:pic="http://schemas.openxmlformats.org/drawingml/2006/picture">
                        <pic:nvPicPr>
                          <pic:cNvPr id="5" name="Picture 5" descr="C:\Users\igrahek\Documents\Studies\SSVEP Reward - Soren &amp; Antonio\Experiment 1\SSVEP_reward\figures\Figure 1.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24295" cy="3614420"/>
                          </a:xfrm>
                          <a:prstGeom prst="rect">
                            <a:avLst/>
                          </a:prstGeom>
                          <a:noFill/>
                          <a:ln>
                            <a:noFill/>
                          </a:ln>
                        </pic:spPr>
                      </pic:pic>
                      <wps:wsp>
                        <wps:cNvPr id="10" name="Text Box 10"/>
                        <wps:cNvSpPr txBox="1"/>
                        <wps:spPr>
                          <a:xfrm>
                            <a:off x="327804" y="3691925"/>
                            <a:ext cx="5972810" cy="1725463"/>
                          </a:xfrm>
                          <a:prstGeom prst="rect">
                            <a:avLst/>
                          </a:prstGeom>
                          <a:solidFill>
                            <a:prstClr val="white"/>
                          </a:solidFill>
                          <a:ln>
                            <a:noFill/>
                          </a:ln>
                        </wps:spPr>
                        <wps:txbx>
                          <w:txbxContent>
                            <w:p w14:paraId="7833832C" w14:textId="20ABB3D8" w:rsidR="00D81985" w:rsidRPr="00A3478C" w:rsidRDefault="00D81985"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1CEEC0" id="Group 6" o:spid="_x0000_s1026" style="position:absolute;left:0;text-align:left;margin-left:0;margin-top:-.05pt;width:505.85pt;height:426.55pt;z-index:251707392;mso-position-horizontal:center;mso-position-horizontal-relative:margin;mso-height-relative:margin" coordsize="64242,54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8OdlPHwTCAdlPBBoSQWCH1HRCskHj/15qQONgJThpw6KWdc6a3DY7B2O1s&#10;+PT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64242;height:36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">
                  <v:imagedata r:id="rId11" o:title="Figure 1"/>
                  <v:path arrowok="t"/>
                </v:shape>
                <v:shapetype id="_x0000_t202" coordsize="21600,21600" o:spt="202" path="m,l,21600r21600,l21600,xe">
                  <v:stroke joinstyle="miter"/>
                  <v:path gradientshapeok="t" o:connecttype="rect"/>
                </v:shapetype>
                <v:shape id="Text Box 10" o:spid="_x0000_s1028" type="#_x0000_t202" style="position:absolute;left:3278;top:36919;width:59728;height:17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20ABB3D8" w:rsidR="00D81985" w:rsidRPr="00A3478C" w:rsidRDefault="00D81985"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w10:wrap type="topAndBottom" anchorx="margin"/>
              </v:group>
            </w:pict>
          </mc:Fallback>
        </mc:AlternateContent>
      </w:r>
      <w:r w:rsidR="009508C9">
        <w:t>Methods</w:t>
      </w:r>
    </w:p>
    <w:p w14:paraId="3EA709CE" w14:textId="4EAE49F3"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46A47E4B"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2336" behindDoc="0" locked="0" layoutInCell="1" allowOverlap="1" wp14:anchorId="05A07424" wp14:editId="722ECECF">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D81985" w:rsidRPr="00094925" w:rsidRDefault="00D81985"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233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3"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D81985" w:rsidRPr="00094925" w:rsidRDefault="00D81985"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52A6287"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w:t>
      </w:r>
      <w:proofErr w:type="spellStart"/>
      <w:r w:rsidR="00F6194D" w:rsidRPr="00D92BFE">
        <w:rPr>
          <w:rFonts w:eastAsia="Times New Roman"/>
          <w:szCs w:val="24"/>
        </w:rPr>
        <w:t>isocontour</w:t>
      </w:r>
      <w:proofErr w:type="spellEnd"/>
      <w:r w:rsidR="00F6194D" w:rsidRPr="00D92BFE">
        <w:rPr>
          <w:rFonts w:eastAsia="Times New Roman"/>
          <w:szCs w:val="24"/>
        </w:rPr>
        <w:t xml:space="preserve"> voltage maps based on grand-averaged data collapsed across all conditions.</w:t>
      </w:r>
      <w:r w:rsidR="000202DB">
        <w:rPr>
          <w:rFonts w:eastAsia="Times New Roman"/>
          <w:szCs w:val="24"/>
        </w:rPr>
        <w:t xml:space="preserve"> Based on this, a cluster consisting of the four electrodes Oz, O2, </w:t>
      </w:r>
      <w:proofErr w:type="spellStart"/>
      <w:r w:rsidR="000202DB">
        <w:rPr>
          <w:rFonts w:eastAsia="Times New Roman"/>
          <w:szCs w:val="24"/>
        </w:rPr>
        <w:t>POz</w:t>
      </w:r>
      <w:proofErr w:type="spellEnd"/>
      <w:r w:rsidR="000202DB">
        <w:rPr>
          <w:rFonts w:eastAsia="Times New Roman"/>
          <w:szCs w:val="24"/>
        </w:rPr>
        <w:t xml:space="preserve">, and </w:t>
      </w:r>
      <w:proofErr w:type="spellStart"/>
      <w:r w:rsidR="000202DB">
        <w:rPr>
          <w:rFonts w:eastAsia="Times New Roman"/>
          <w:szCs w:val="24"/>
        </w:rPr>
        <w:t>Iz</w:t>
      </w:r>
      <w:proofErr w:type="spellEnd"/>
      <w:r w:rsidR="000202DB">
        <w:rPr>
          <w:rFonts w:eastAsia="Times New Roman"/>
          <w:szCs w:val="24"/>
        </w:rPr>
        <w:t xml:space="preserve">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commentRangeStart w:id="1"/>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commentRangeEnd w:id="1"/>
      <w:r w:rsidR="00D81985">
        <w:rPr>
          <w:rStyle w:val="CommentReference"/>
        </w:rPr>
        <w:commentReference w:id="1"/>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w:t>
      </w:r>
      <w:r w:rsidR="00750379">
        <w:lastRenderedPageBreak/>
        <w:t xml:space="preserve">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7D5A220F"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r w:rsidR="000771D6">
        <w:rPr>
          <w:rFonts w:ascii="Times New Roman" w:hAnsi="Times New Roman" w:cs="Times New Roman"/>
          <w:color w:val="auto"/>
        </w:rPr>
        <w:t>al data</w:t>
      </w:r>
    </w:p>
    <w:p w14:paraId="7916CB2C" w14:textId="77777777" w:rsidR="00476F36" w:rsidRPr="00476F36" w:rsidRDefault="00476F36" w:rsidP="00476F36"/>
    <w:p w14:paraId="5AB7CDDC" w14:textId="1EE36478"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w:t>
      </w:r>
      <w:r>
        <w:lastRenderedPageBreak/>
        <w:t xml:space="preserve">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w:t>
      </w:r>
      <w:r w:rsidR="00615651">
        <w:rPr>
          <w:i/>
        </w:rPr>
        <w:t>×</w:t>
      </w:r>
      <w:r w:rsidRPr="000C2FCF">
        <w:rPr>
          <w:i/>
        </w:rPr>
        <w:t xml:space="preserve">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029876FC"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 xml:space="preserve">Null </w:t>
      </w:r>
      <w:r w:rsidRPr="004D7EBB">
        <w:rPr>
          <w:i/>
        </w:rPr>
        <w:lastRenderedPageBreak/>
        <w:t>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 xml:space="preserve">Reward Phase </w:t>
      </w:r>
      <w:r w:rsidR="00615651">
        <w:rPr>
          <w:i/>
        </w:rPr>
        <w:t>×</w:t>
      </w:r>
      <w:r>
        <w:rPr>
          <w:i/>
        </w:rPr>
        <w:t xml:space="preserve"> Attention</w:t>
      </w:r>
      <w:r>
        <w:t xml:space="preserve"> model also included the interaction between reward phase and attention. The </w:t>
      </w:r>
      <w:r w:rsidR="002F3B06">
        <w:rPr>
          <w:i/>
        </w:rPr>
        <w:t>Reward probability</w:t>
      </w:r>
      <w:r w:rsidRPr="00822832">
        <w:rPr>
          <w:i/>
        </w:rPr>
        <w:t xml:space="preserve"> </w:t>
      </w:r>
      <w:r w:rsidR="00615651">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sidR="00615651">
        <w:rPr>
          <w:i/>
        </w:rPr>
        <w:t>×</w:t>
      </w:r>
      <w:r>
        <w:rPr>
          <w:i/>
        </w:rPr>
        <w:t xml:space="preserve"> R</w:t>
      </w:r>
      <w:r w:rsidRPr="00822832">
        <w:rPr>
          <w:i/>
        </w:rPr>
        <w:t xml:space="preserve">eward phase </w:t>
      </w:r>
      <w:r w:rsidR="00615651">
        <w:rPr>
          <w:i/>
        </w:rPr>
        <w:t>×</w:t>
      </w:r>
      <w:r>
        <w:rPr>
          <w:i/>
        </w:rPr>
        <w:t xml:space="preserve">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3C6DA101" w14:textId="71DD5C86" w:rsidR="00FF793F" w:rsidRDefault="00765B6B" w:rsidP="00575829">
      <w:pPr>
        <w:spacing w:line="480" w:lineRule="auto"/>
        <w:ind w:firstLine="284"/>
        <w:jc w:val="both"/>
      </w:pPr>
      <w:r w:rsidRPr="00917742">
        <w:lastRenderedPageBreak/>
        <w:t>Of</w:t>
      </w:r>
      <w:r>
        <w:t xml:space="preserve"> all the tested models, t</w:t>
      </w:r>
      <w:r w:rsidR="00FE2900">
        <w:t xml:space="preserve">he </w:t>
      </w:r>
      <w:r w:rsidR="000C2FCF" w:rsidRPr="000C2FCF">
        <w:rPr>
          <w:i/>
        </w:rPr>
        <w:t xml:space="preserve">Reward phase </w:t>
      </w:r>
      <w:r w:rsidR="00615651">
        <w:rPr>
          <w:i/>
        </w:rPr>
        <w:t>×</w:t>
      </w:r>
      <w:r w:rsidR="000C2FCF" w:rsidRPr="000C2FCF">
        <w:rPr>
          <w:i/>
        </w:rPr>
        <w:t xml:space="preserve">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p w14:paraId="6F0FD109" w14:textId="06EE3D52" w:rsidR="00115A26" w:rsidRDefault="00115A26" w:rsidP="00575829">
      <w:pPr>
        <w:spacing w:line="480" w:lineRule="auto"/>
        <w:ind w:firstLine="284"/>
        <w:jc w:val="both"/>
      </w:pPr>
    </w:p>
    <w:p w14:paraId="7CB31747" w14:textId="78CC2FE6" w:rsidR="00115A26" w:rsidRDefault="00115A26" w:rsidP="00575829">
      <w:pPr>
        <w:spacing w:line="480" w:lineRule="auto"/>
        <w:ind w:firstLine="284"/>
        <w:jc w:val="both"/>
      </w:pPr>
    </w:p>
    <w:p w14:paraId="4C568F7A" w14:textId="2AC34D6B" w:rsidR="00115A26" w:rsidRDefault="00115A26" w:rsidP="00575829">
      <w:pPr>
        <w:spacing w:line="480" w:lineRule="auto"/>
        <w:ind w:firstLine="284"/>
        <w:jc w:val="both"/>
      </w:pPr>
    </w:p>
    <w:p w14:paraId="217DDB7D" w14:textId="2E9F86FA" w:rsidR="00115A26" w:rsidRDefault="00115A26" w:rsidP="00575829">
      <w:pPr>
        <w:spacing w:line="480" w:lineRule="auto"/>
        <w:ind w:firstLine="284"/>
        <w:jc w:val="both"/>
      </w:pPr>
    </w:p>
    <w:p w14:paraId="5BA3D01E" w14:textId="02150A78" w:rsidR="00115A26" w:rsidRDefault="00115A26" w:rsidP="0057582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lastRenderedPageBreak/>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14D2CBAE" w:rsidR="00F21309" w:rsidRDefault="00705D83" w:rsidP="00615651">
            <w:r>
              <w:t xml:space="preserve">Reward phase </w:t>
            </w:r>
            <w:r w:rsidR="00615651">
              <w:t>×</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5C27C5F" w:rsidR="00876BCA" w:rsidRDefault="00705D83" w:rsidP="00615651">
            <w:r>
              <w:t xml:space="preserve">Reward phase </w:t>
            </w:r>
            <w:r w:rsidR="00615651">
              <w:t>×</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03657">
        <w:trPr>
          <w:trHeight w:val="646"/>
        </w:trPr>
        <w:tc>
          <w:tcPr>
            <w:tcW w:w="9639"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03657">
        <w:trPr>
          <w:trHeight w:val="646"/>
        </w:trPr>
        <w:tc>
          <w:tcPr>
            <w:tcW w:w="2028" w:type="dxa"/>
            <w:tcBorders>
              <w:top w:val="single" w:sz="4" w:space="0" w:color="auto"/>
            </w:tcBorders>
            <w:vAlign w:val="center"/>
          </w:tcPr>
          <w:p w14:paraId="220CF47E" w14:textId="2AF04173" w:rsidR="007F6AA7" w:rsidRDefault="007F6AA7" w:rsidP="00C11E13">
            <w:r>
              <w:t>Reward phase</w:t>
            </w:r>
          </w:p>
        </w:tc>
        <w:tc>
          <w:tcPr>
            <w:tcW w:w="2164" w:type="dxa"/>
            <w:tcBorders>
              <w:top w:val="single" w:sz="4" w:space="0" w:color="auto"/>
            </w:tcBorders>
            <w:vAlign w:val="center"/>
          </w:tcPr>
          <w:p w14:paraId="2581E922" w14:textId="7C48C5F6" w:rsidR="007F6AA7" w:rsidRDefault="009F0D61" w:rsidP="00C11E13">
            <w:r>
              <w:t>Reward probability</w:t>
            </w:r>
          </w:p>
        </w:tc>
        <w:tc>
          <w:tcPr>
            <w:tcW w:w="2354"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093"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62700">
        <w:trPr>
          <w:trHeight w:val="425"/>
        </w:trPr>
        <w:tc>
          <w:tcPr>
            <w:tcW w:w="2028" w:type="dxa"/>
            <w:vAlign w:val="center"/>
          </w:tcPr>
          <w:p w14:paraId="416C0973" w14:textId="42022716" w:rsidR="00E463D3" w:rsidRDefault="00E463D3" w:rsidP="00E463D3">
            <w:r>
              <w:t>Baseline</w:t>
            </w:r>
          </w:p>
        </w:tc>
        <w:tc>
          <w:tcPr>
            <w:tcW w:w="2164" w:type="dxa"/>
            <w:vAlign w:val="center"/>
          </w:tcPr>
          <w:p w14:paraId="4C6C0157" w14:textId="6D8DF16C" w:rsidR="00E463D3" w:rsidRPr="008E021D" w:rsidRDefault="00E463D3" w:rsidP="00E463D3">
            <w:r>
              <w:t>High</w:t>
            </w:r>
          </w:p>
        </w:tc>
        <w:tc>
          <w:tcPr>
            <w:tcW w:w="2354" w:type="dxa"/>
            <w:vAlign w:val="center"/>
          </w:tcPr>
          <w:p w14:paraId="44ADC54D" w14:textId="23290765" w:rsidR="00E463D3" w:rsidRDefault="00762700" w:rsidP="00762700">
            <w:r>
              <w:t>1.64 [</w:t>
            </w:r>
            <w:r w:rsidRPr="00762700">
              <w:t>1.39</w:t>
            </w:r>
            <w:r>
              <w:t>,</w:t>
            </w:r>
            <w:r w:rsidRPr="00762700">
              <w:t xml:space="preserve"> 1.87]</w:t>
            </w:r>
          </w:p>
        </w:tc>
        <w:tc>
          <w:tcPr>
            <w:tcW w:w="3093"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762700">
        <w:trPr>
          <w:trHeight w:val="425"/>
        </w:trPr>
        <w:tc>
          <w:tcPr>
            <w:tcW w:w="2028" w:type="dxa"/>
            <w:vAlign w:val="center"/>
          </w:tcPr>
          <w:p w14:paraId="12236A46" w14:textId="7CC86F68" w:rsidR="00762700" w:rsidRDefault="00762700" w:rsidP="00762700">
            <w:r>
              <w:t>Baseline</w:t>
            </w:r>
          </w:p>
        </w:tc>
        <w:tc>
          <w:tcPr>
            <w:tcW w:w="2164" w:type="dxa"/>
            <w:vAlign w:val="center"/>
          </w:tcPr>
          <w:p w14:paraId="48C54B58" w14:textId="43823C2E" w:rsidR="00762700" w:rsidRPr="008E021D" w:rsidRDefault="00762700" w:rsidP="00762700">
            <w:r>
              <w:t>Low</w:t>
            </w:r>
          </w:p>
        </w:tc>
        <w:tc>
          <w:tcPr>
            <w:tcW w:w="2354" w:type="dxa"/>
            <w:vAlign w:val="center"/>
          </w:tcPr>
          <w:p w14:paraId="5B6D8FBB" w14:textId="48A71CE0" w:rsidR="00762700" w:rsidRDefault="00762700" w:rsidP="00762700">
            <w:r w:rsidRPr="002B49DE">
              <w:t>1.48 [1.25</w:t>
            </w:r>
            <w:r>
              <w:t>,</w:t>
            </w:r>
            <w:r w:rsidRPr="002B49DE">
              <w:t xml:space="preserve"> 1.69]</w:t>
            </w:r>
          </w:p>
        </w:tc>
        <w:tc>
          <w:tcPr>
            <w:tcW w:w="3093"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762700">
        <w:trPr>
          <w:trHeight w:val="425"/>
        </w:trPr>
        <w:tc>
          <w:tcPr>
            <w:tcW w:w="2028" w:type="dxa"/>
            <w:vAlign w:val="center"/>
          </w:tcPr>
          <w:p w14:paraId="13EB1317" w14:textId="15D915A0" w:rsidR="00762700" w:rsidRDefault="00762700" w:rsidP="00762700">
            <w:r>
              <w:t>Training</w:t>
            </w:r>
          </w:p>
        </w:tc>
        <w:tc>
          <w:tcPr>
            <w:tcW w:w="2164" w:type="dxa"/>
            <w:vAlign w:val="center"/>
          </w:tcPr>
          <w:p w14:paraId="1240B33C" w14:textId="2010B45F" w:rsidR="00762700" w:rsidRPr="008E021D" w:rsidRDefault="00762700" w:rsidP="00762700">
            <w:r>
              <w:t>High</w:t>
            </w:r>
          </w:p>
        </w:tc>
        <w:tc>
          <w:tcPr>
            <w:tcW w:w="2354" w:type="dxa"/>
            <w:vAlign w:val="center"/>
          </w:tcPr>
          <w:p w14:paraId="34156E0F" w14:textId="7F994A5F" w:rsidR="00762700" w:rsidRDefault="00762700" w:rsidP="00762700">
            <w:r w:rsidRPr="002B49DE">
              <w:t>1.69 [1.44</w:t>
            </w:r>
            <w:r>
              <w:t>,</w:t>
            </w:r>
            <w:r w:rsidRPr="002B49DE">
              <w:t xml:space="preserve"> 1.93]</w:t>
            </w:r>
          </w:p>
        </w:tc>
        <w:tc>
          <w:tcPr>
            <w:tcW w:w="3093"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762700">
        <w:trPr>
          <w:trHeight w:val="425"/>
        </w:trPr>
        <w:tc>
          <w:tcPr>
            <w:tcW w:w="2028" w:type="dxa"/>
            <w:vAlign w:val="center"/>
          </w:tcPr>
          <w:p w14:paraId="5DD6262C" w14:textId="02F15AC6" w:rsidR="00762700" w:rsidRDefault="00762700" w:rsidP="00762700">
            <w:r>
              <w:t>Training</w:t>
            </w:r>
          </w:p>
        </w:tc>
        <w:tc>
          <w:tcPr>
            <w:tcW w:w="2164" w:type="dxa"/>
            <w:vAlign w:val="center"/>
          </w:tcPr>
          <w:p w14:paraId="520991E4" w14:textId="3BE4770E" w:rsidR="00762700" w:rsidRPr="00534F07" w:rsidRDefault="00762700" w:rsidP="00762700">
            <w:r>
              <w:t>Low</w:t>
            </w:r>
          </w:p>
        </w:tc>
        <w:tc>
          <w:tcPr>
            <w:tcW w:w="2354" w:type="dxa"/>
            <w:vAlign w:val="center"/>
          </w:tcPr>
          <w:p w14:paraId="7A199AEF" w14:textId="6AD5B166" w:rsidR="00762700" w:rsidRDefault="00762700" w:rsidP="00762700">
            <w:r w:rsidRPr="002B49DE">
              <w:t>1.62 [1.41</w:t>
            </w:r>
            <w:r>
              <w:t>,</w:t>
            </w:r>
            <w:r w:rsidRPr="002B49DE">
              <w:t xml:space="preserve"> 1.84]</w:t>
            </w:r>
          </w:p>
        </w:tc>
        <w:tc>
          <w:tcPr>
            <w:tcW w:w="3093"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762700">
        <w:trPr>
          <w:trHeight w:val="425"/>
        </w:trPr>
        <w:tc>
          <w:tcPr>
            <w:tcW w:w="2028" w:type="dxa"/>
            <w:vAlign w:val="center"/>
          </w:tcPr>
          <w:p w14:paraId="1787CF7F" w14:textId="113FB45C" w:rsidR="00762700" w:rsidRDefault="00762700" w:rsidP="00762700">
            <w:r>
              <w:t>Test</w:t>
            </w:r>
          </w:p>
        </w:tc>
        <w:tc>
          <w:tcPr>
            <w:tcW w:w="2164" w:type="dxa"/>
            <w:vAlign w:val="center"/>
          </w:tcPr>
          <w:p w14:paraId="2084E639" w14:textId="671A36A1" w:rsidR="00762700" w:rsidRPr="00C21D51" w:rsidRDefault="00762700" w:rsidP="00762700">
            <w:r>
              <w:t>High</w:t>
            </w:r>
          </w:p>
        </w:tc>
        <w:tc>
          <w:tcPr>
            <w:tcW w:w="2354" w:type="dxa"/>
            <w:vAlign w:val="center"/>
          </w:tcPr>
          <w:p w14:paraId="5C03F622" w14:textId="6C3068EE" w:rsidR="00762700" w:rsidRDefault="00762700" w:rsidP="00762700">
            <w:r w:rsidRPr="002B49DE">
              <w:t>1.61 [1.36</w:t>
            </w:r>
            <w:r>
              <w:t>,</w:t>
            </w:r>
            <w:r w:rsidRPr="002B49DE">
              <w:t xml:space="preserve"> 1.84]</w:t>
            </w:r>
          </w:p>
        </w:tc>
        <w:tc>
          <w:tcPr>
            <w:tcW w:w="3093"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762700">
        <w:trPr>
          <w:trHeight w:val="425"/>
        </w:trPr>
        <w:tc>
          <w:tcPr>
            <w:tcW w:w="2028" w:type="dxa"/>
            <w:tcBorders>
              <w:bottom w:val="single" w:sz="4" w:space="0" w:color="auto"/>
            </w:tcBorders>
            <w:vAlign w:val="center"/>
          </w:tcPr>
          <w:p w14:paraId="25F71FFC" w14:textId="43690ED8" w:rsidR="00762700" w:rsidRDefault="00762700" w:rsidP="00762700">
            <w:r>
              <w:t>Test</w:t>
            </w:r>
          </w:p>
        </w:tc>
        <w:tc>
          <w:tcPr>
            <w:tcW w:w="2164" w:type="dxa"/>
            <w:tcBorders>
              <w:bottom w:val="single" w:sz="4" w:space="0" w:color="auto"/>
            </w:tcBorders>
            <w:vAlign w:val="center"/>
          </w:tcPr>
          <w:p w14:paraId="5C78D277" w14:textId="73AEAD28" w:rsidR="00762700" w:rsidRPr="00C21D51" w:rsidRDefault="00762700" w:rsidP="00762700">
            <w:r>
              <w:t>Low</w:t>
            </w:r>
          </w:p>
        </w:tc>
        <w:tc>
          <w:tcPr>
            <w:tcW w:w="2354"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093"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543A3F9A" w14:textId="77777777" w:rsidR="002C4A6E" w:rsidRDefault="002C4A6E" w:rsidP="00FF793F">
      <w:pPr>
        <w:rPr>
          <w:sz w:val="20"/>
        </w:rPr>
      </w:pPr>
    </w:p>
    <w:p w14:paraId="6FB8C753" w14:textId="61C11B03" w:rsidR="002C4A6E" w:rsidRDefault="00762700" w:rsidP="00FF793F">
      <w:pPr>
        <w:rPr>
          <w:sz w:val="20"/>
        </w:rPr>
      </w:pPr>
      <w:r>
        <w:rPr>
          <w:noProof/>
        </w:rPr>
        <w:lastRenderedPageBreak/>
        <mc:AlternateContent>
          <mc:Choice Requires="wpg">
            <w:drawing>
              <wp:anchor distT="0" distB="0" distL="114300" distR="114300" simplePos="0" relativeHeight="251701248" behindDoc="0" locked="0" layoutInCell="1" allowOverlap="1" wp14:anchorId="48363B19" wp14:editId="08C0D868">
                <wp:simplePos x="0" y="0"/>
                <wp:positionH relativeFrom="column">
                  <wp:posOffset>0</wp:posOffset>
                </wp:positionH>
                <wp:positionV relativeFrom="paragraph">
                  <wp:posOffset>262255</wp:posOffset>
                </wp:positionV>
                <wp:extent cx="6332220" cy="5237480"/>
                <wp:effectExtent l="0" t="0" r="0" b="20320"/>
                <wp:wrapTopAndBottom/>
                <wp:docPr id="11" name="Group 11"/>
                <wp:cNvGraphicFramePr/>
                <a:graphic xmlns:a="http://schemas.openxmlformats.org/drawingml/2006/main">
                  <a:graphicData uri="http://schemas.microsoft.com/office/word/2010/wordprocessingGroup">
                    <wpg:wgp>
                      <wpg:cNvGrpSpPr/>
                      <wpg:grpSpPr>
                        <a:xfrm>
                          <a:off x="0" y="0"/>
                          <a:ext cx="6332220" cy="5237480"/>
                          <a:chOff x="0" y="0"/>
                          <a:chExt cx="6332220" cy="5237480"/>
                        </a:xfrm>
                      </wpg:grpSpPr>
                      <wps:wsp>
                        <wps:cNvPr id="28" name="Text Box 2"/>
                        <wps:cNvSpPr txBox="1">
                          <a:spLocks noChangeArrowheads="1"/>
                        </wps:cNvSpPr>
                        <wps:spPr bwMode="auto">
                          <a:xfrm>
                            <a:off x="68580" y="4358640"/>
                            <a:ext cx="6191250" cy="878840"/>
                          </a:xfrm>
                          <a:prstGeom prst="rect">
                            <a:avLst/>
                          </a:prstGeom>
                          <a:solidFill>
                            <a:srgbClr val="FFFFFF"/>
                          </a:solidFill>
                          <a:ln w="9525">
                            <a:solidFill>
                              <a:schemeClr val="bg1"/>
                            </a:solidFill>
                            <a:miter lim="800000"/>
                            <a:headEnd/>
                            <a:tailEnd/>
                          </a:ln>
                        </wps:spPr>
                        <wps:txbx>
                          <w:txbxContent>
                            <w:p w14:paraId="6F747533" w14:textId="77777777" w:rsidR="00D81985" w:rsidRDefault="00D81985"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anchor>
            </w:drawing>
          </mc:Choice>
          <mc:Fallback>
            <w:pict>
              <v:group w14:anchorId="48363B19" id="Group 11" o:spid="_x0000_s1032" style="position:absolute;margin-left:0;margin-top:20.65pt;width:498.6pt;height:412.4pt;z-index:251701248" coordsize="63322,523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Wu2W23W+4XG5XO6XW7Xe8Xm9Xu+X2&#10;/X/AYHBYPCYXDYfEYnFYupwEgD/gQAgkFg0HhEJhULhkNh0PiERiUTikVi0XjEZjUbjkdj0fkEhk&#10;Ujkklk0nlEplUrlktl0vmExmUzmk1m03nE5nU7nk9n0/oFBoVDolFo1HpFJpVLplNp1PqFRqVTql&#10;Vq1XrFZrVbrldr1fsFhhECf9is1ntFptVrtltt1vuFxuVzul1u13vF5vV7vl9v1/wGBwWDwmFw2H&#10;xGJxWLqcB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&#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">
                <v:shape id="Text Box 2" o:spid="_x0000_s1033" type="#_x0000_t202" style="position:absolute;left:685;top:43586;width:61913;height:8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D81985" w:rsidRDefault="00D81985"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5" o:title="Figure2"/>
                  <v:path arrowok="t"/>
                </v:shape>
                <w10:wrap type="topAndBottom"/>
              </v:group>
            </w:pict>
          </mc:Fallback>
        </mc:AlternateContent>
      </w:r>
    </w:p>
    <w:p w14:paraId="434C3BCB" w14:textId="2BB45945" w:rsidR="00EF140D" w:rsidRDefault="00EF140D" w:rsidP="00FF793F">
      <w:pPr>
        <w:rPr>
          <w:noProof/>
          <w:sz w:val="20"/>
        </w:rPr>
      </w:pPr>
    </w:p>
    <w:p w14:paraId="3E430DCE" w14:textId="3F885175" w:rsidR="002C4A6E" w:rsidRDefault="002C4A6E" w:rsidP="00FF793F">
      <w:pPr>
        <w:rPr>
          <w:noProof/>
          <w:sz w:val="20"/>
        </w:rPr>
      </w:pPr>
    </w:p>
    <w:p w14:paraId="6BA9C1A1" w14:textId="324C8703" w:rsidR="002C4A6E" w:rsidRDefault="002C4A6E" w:rsidP="00FF793F">
      <w:pPr>
        <w:rPr>
          <w:noProof/>
          <w:sz w:val="20"/>
        </w:rPr>
      </w:pPr>
    </w:p>
    <w:p w14:paraId="3CE43A08" w14:textId="6E3A2C24" w:rsidR="002C4A6E" w:rsidRDefault="002C4A6E" w:rsidP="00FF793F">
      <w:pPr>
        <w:rPr>
          <w:noProof/>
          <w:sz w:val="20"/>
        </w:rPr>
      </w:pPr>
    </w:p>
    <w:p w14:paraId="35AD52BB" w14:textId="35DD5108" w:rsidR="002C4A6E" w:rsidRDefault="002C4A6E" w:rsidP="00FF793F">
      <w:pPr>
        <w:rPr>
          <w:noProof/>
          <w:sz w:val="20"/>
        </w:rPr>
      </w:pPr>
    </w:p>
    <w:p w14:paraId="4B5CF0C9" w14:textId="584DFB5B" w:rsidR="002C4A6E" w:rsidRDefault="002C4A6E" w:rsidP="00FF793F">
      <w:pPr>
        <w:rPr>
          <w:noProof/>
          <w:sz w:val="20"/>
        </w:rPr>
      </w:pPr>
    </w:p>
    <w:p w14:paraId="0B35F831" w14:textId="7ECA3491" w:rsidR="002C4A6E" w:rsidRDefault="002C4A6E" w:rsidP="00FF793F">
      <w:pPr>
        <w:rPr>
          <w:noProof/>
          <w:sz w:val="20"/>
        </w:rPr>
      </w:pPr>
    </w:p>
    <w:p w14:paraId="16BDE367" w14:textId="195701FB" w:rsidR="002C4A6E" w:rsidRDefault="002C4A6E" w:rsidP="00FF793F">
      <w:pPr>
        <w:rPr>
          <w:noProof/>
          <w:sz w:val="20"/>
        </w:rPr>
      </w:pPr>
    </w:p>
    <w:p w14:paraId="39F3BD9F" w14:textId="77777777" w:rsidR="00762700" w:rsidRDefault="00762700" w:rsidP="00FF793F">
      <w:pPr>
        <w:rPr>
          <w:noProof/>
          <w:sz w:val="20"/>
        </w:rPr>
      </w:pPr>
    </w:p>
    <w:p w14:paraId="36411E30" w14:textId="05074627" w:rsidR="002C4A6E" w:rsidRDefault="002C4A6E" w:rsidP="00FF793F">
      <w:pPr>
        <w:rPr>
          <w:sz w:val="20"/>
        </w:rPr>
      </w:pPr>
    </w:p>
    <w:p w14:paraId="77451852" w14:textId="2A567D69"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7AAAB782" w14:textId="6D4E5AF4" w:rsidR="00781FC8" w:rsidRPr="00781FC8" w:rsidRDefault="00781FC8" w:rsidP="00781FC8"/>
    <w:p w14:paraId="6A363A93" w14:textId="1A74F6BA" w:rsidR="00F4458A" w:rsidRDefault="00B92561" w:rsidP="00340112">
      <w:pPr>
        <w:spacing w:line="480" w:lineRule="auto"/>
        <w:ind w:firstLine="284"/>
        <w:jc w:val="both"/>
      </w:pPr>
      <w:r>
        <w:t xml:space="preserve">The </w:t>
      </w:r>
      <w:r w:rsidR="0059410C" w:rsidRPr="000C2FCF">
        <w:rPr>
          <w:i/>
        </w:rPr>
        <w:t xml:space="preserve">Reward phase </w:t>
      </w:r>
      <w:r w:rsidR="00615651">
        <w:rPr>
          <w:i/>
        </w:rPr>
        <w:t>×</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w:t>
      </w:r>
      <w:commentRangeStart w:id="2"/>
      <w:r w:rsidR="00E6483F">
        <w:t>]; ER &gt;</w:t>
      </w:r>
      <w:r w:rsidR="00CC2633">
        <w:t xml:space="preserve"> </w:t>
      </w:r>
      <w:r w:rsidR="00E6483F">
        <w:t>12,000</w:t>
      </w:r>
      <w:commentRangeEnd w:id="2"/>
      <w:r w:rsidR="00D81985">
        <w:rPr>
          <w:rStyle w:val="CommentReference"/>
        </w:rPr>
        <w:commentReference w:id="2"/>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13E573F"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proofErr w:type="spellStart"/>
      <w:r w:rsidR="00C46808">
        <w:rPr>
          <w:rFonts w:eastAsia="Times New Roman"/>
          <w:i/>
          <w:szCs w:val="24"/>
        </w:rPr>
        <w:t>Iz</w:t>
      </w:r>
      <w:proofErr w:type="spellEnd"/>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83840" behindDoc="0" locked="0" layoutInCell="1" allowOverlap="1" wp14:anchorId="1D46A534" wp14:editId="693AD556">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6"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1CC3096D" w:rsidR="00D81985" w:rsidRDefault="00D81985"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2pt;margin-top:29.35pt;width:470.3pt;height:362.3pt;z-index:251683840;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vkwy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hwvcWQti2dIFJQa&#10;dxnBdwk0aqn/DEgHd/w0MH9sKFb25oOAPE2iBAluXScZpjF09OnM+nSGihxMTQMbEN+cW+iFDgAh&#10;ZyCwkjvWHz0BHmMH6Ota7haH1tlnwmnfrTp+F938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Xyr+2N/wWz/AOCZX7APxgX4DftbftKf8In4qbSYNTXS/wDhDtZv82szOscnmWVnNHyY3+XduGOQ&#10;MigD6qor49/Z2/4L6/8ABIr9qv4kWHwj+Cf7avh+88Q6pcJb6XpuuaTqWitezu4RIYW1G1gSWV2Y&#10;KsasXYnCgmvsIMG5U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DH/Bbb/gjF4b/4KsfDPw74i+H/AI9/&#10;4QP4w/Du8kvfh/44j81VVmKubS4MTB1iaWKJ1mQNJbuheNWDSRyfDXxj/wCCPv8Awc4/t3+B4/2T&#10;P22v+ChfwxX4V/2jZt4gu9JiQ3GqwwyB0k2Wul20t2YyFcQ3EsKPJGjsSyq4/cyigDzH9jf9k/4U&#10;/sQfszeDf2Wfgtp80Ph7wXoy2FnJdMrT3Tl2knupioCmaed5Z5CqqpeVsKowB6d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7" o:title="Figure1" cropbottom="22293f"/>
                  <v:path arrowok="t"/>
                </v:shape>
                <v:shape id="Text Box 2" o:spid="_x0000_s1037"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D81985" w:rsidRDefault="00D81985"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01F793F9" w14:textId="77777777" w:rsidR="00B40546" w:rsidRDefault="00B40546" w:rsidP="00A02266">
      <w:pPr>
        <w:spacing w:line="480" w:lineRule="auto"/>
        <w:ind w:firstLine="284"/>
        <w:jc w:val="both"/>
      </w:pPr>
    </w:p>
    <w:p w14:paraId="631E81D8" w14:textId="1D7FADD6"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 xml:space="preserve">Reward phase </w:t>
      </w:r>
      <w:r w:rsidR="00615651">
        <w:rPr>
          <w:i/>
        </w:rPr>
        <w:t>×</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w:t>
      </w:r>
      <w:r w:rsidR="00266347">
        <w:lastRenderedPageBreak/>
        <w:t xml:space="preserve">i.e. the magnitude of selective attention was unaffected by reward </w:t>
      </w:r>
      <w:r w:rsidR="009F0D61">
        <w:t>probability</w:t>
      </w:r>
      <w:r w:rsidR="00266347">
        <w:t xml:space="preserve"> and 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B40546">
        <w:t>19, 0.29</w:t>
      </w:r>
      <w:r w:rsidR="003273E4">
        <w:t>];</w:t>
      </w:r>
      <w:r w:rsidR="00B40546">
        <w:t xml:space="preserve"> ER &gt; 16,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2B9E8D72" w:rsidR="002C1EF1" w:rsidRDefault="00762700" w:rsidP="002C1EF1">
            <w:r w:rsidRPr="00762700">
              <w:t xml:space="preserve">-22.1 </w:t>
            </w:r>
            <w:r>
              <w:t>(</w:t>
            </w:r>
            <w:r w:rsidRPr="00762700">
              <w:t>56.2</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73446EB" w:rsidR="002C1EF1" w:rsidRDefault="000405C7" w:rsidP="002C1EF1">
            <w:r w:rsidRPr="000405C7">
              <w:t xml:space="preserve">-31.3 </w:t>
            </w:r>
            <w:r>
              <w:t>(</w:t>
            </w:r>
            <w:r w:rsidRPr="000405C7">
              <w:t>55.1</w:t>
            </w:r>
            <w:r>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3B056280" w:rsidR="002C1EF1" w:rsidRDefault="000405C7" w:rsidP="002C1EF1">
            <w:r w:rsidRPr="000405C7">
              <w:t xml:space="preserve">-436.0 </w:t>
            </w:r>
            <w:r>
              <w:t>(</w:t>
            </w:r>
            <w:r w:rsidRPr="000405C7">
              <w:t>66.4</w:t>
            </w:r>
            <w:r>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44DA9F06" w:rsidR="002C1EF1" w:rsidRDefault="000405C7" w:rsidP="002C1EF1">
            <w:r w:rsidRPr="000405C7">
              <w:t xml:space="preserve">-465.2 </w:t>
            </w:r>
            <w:r>
              <w:t>(</w:t>
            </w:r>
            <w:r w:rsidRPr="000405C7">
              <w:t>64.9</w:t>
            </w:r>
            <w:r>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2ABF3F95" w:rsidR="002C1EF1" w:rsidRDefault="00615651" w:rsidP="002C1EF1">
            <w:r>
              <w:t>Reward phase ×</w:t>
            </w:r>
            <w:r w:rsidR="002C1EF1">
              <w:t xml:space="preserve"> Attention</w:t>
            </w:r>
          </w:p>
        </w:tc>
        <w:tc>
          <w:tcPr>
            <w:tcW w:w="2126" w:type="dxa"/>
            <w:vAlign w:val="center"/>
          </w:tcPr>
          <w:p w14:paraId="3C65B54C" w14:textId="7C25F7B9" w:rsidR="002C1EF1" w:rsidRPr="00BA6825" w:rsidRDefault="000405C7" w:rsidP="002C1EF1">
            <w:r w:rsidRPr="000405C7">
              <w:t xml:space="preserve">-461.1 </w:t>
            </w:r>
            <w:r>
              <w:t>(</w:t>
            </w:r>
            <w:r w:rsidRPr="000405C7">
              <w:t>65.2</w:t>
            </w:r>
            <w:r>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75942A1A" w:rsidR="002C1EF1" w:rsidRDefault="00DE5B9D" w:rsidP="002C1EF1">
            <w:r>
              <w:t>Reward probability</w:t>
            </w:r>
            <w:r w:rsidR="00615651">
              <w:t xml:space="preserve"> ×</w:t>
            </w:r>
            <w:r w:rsidR="002C1EF1">
              <w:t xml:space="preserve"> Reward phase + Attention</w:t>
            </w:r>
          </w:p>
        </w:tc>
        <w:tc>
          <w:tcPr>
            <w:tcW w:w="2126" w:type="dxa"/>
            <w:vAlign w:val="center"/>
          </w:tcPr>
          <w:p w14:paraId="1B54C962" w14:textId="21C6B655" w:rsidR="002C1EF1" w:rsidRDefault="000405C7" w:rsidP="002C1EF1">
            <w:r w:rsidRPr="000405C7">
              <w:t xml:space="preserve">-695.9 </w:t>
            </w:r>
            <w:r>
              <w:t>(</w:t>
            </w:r>
            <w:r w:rsidRPr="000405C7">
              <w:t>72.0</w:t>
            </w:r>
            <w:r>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7936EFC5" w:rsidR="002C1EF1" w:rsidRDefault="00DE5B9D" w:rsidP="004A31AE">
            <w:r>
              <w:t>Rew</w:t>
            </w:r>
            <w:r w:rsidR="00615651">
              <w:t>ard probability × Reward phase ×</w:t>
            </w:r>
            <w:r>
              <w:t xml:space="preserve"> Attention</w:t>
            </w:r>
          </w:p>
        </w:tc>
        <w:tc>
          <w:tcPr>
            <w:tcW w:w="2126" w:type="dxa"/>
            <w:tcBorders>
              <w:bottom w:val="single" w:sz="4" w:space="0" w:color="auto"/>
            </w:tcBorders>
            <w:vAlign w:val="center"/>
          </w:tcPr>
          <w:p w14:paraId="3D49A944" w14:textId="66644ECB" w:rsidR="002C1EF1" w:rsidRDefault="000405C7" w:rsidP="002C1EF1">
            <w:r w:rsidRPr="000405C7">
              <w:t xml:space="preserve">-689.8 </w:t>
            </w:r>
            <w:r>
              <w:t>(</w:t>
            </w:r>
            <w:r w:rsidRPr="000405C7">
              <w:t>71.8</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0405C7" w14:paraId="0F5AADF1" w14:textId="77777777" w:rsidTr="000405C7">
        <w:trPr>
          <w:trHeight w:val="417"/>
        </w:trPr>
        <w:tc>
          <w:tcPr>
            <w:tcW w:w="2132" w:type="dxa"/>
            <w:tcBorders>
              <w:top w:val="single" w:sz="4" w:space="0" w:color="auto"/>
            </w:tcBorders>
            <w:vAlign w:val="center"/>
          </w:tcPr>
          <w:p w14:paraId="347D0AEA" w14:textId="21787A16" w:rsidR="000405C7" w:rsidRDefault="000405C7" w:rsidP="000405C7">
            <w:r>
              <w:t>Attended</w:t>
            </w:r>
          </w:p>
        </w:tc>
        <w:tc>
          <w:tcPr>
            <w:tcW w:w="2265" w:type="dxa"/>
            <w:tcBorders>
              <w:top w:val="single" w:sz="4" w:space="0" w:color="auto"/>
            </w:tcBorders>
            <w:vAlign w:val="center"/>
          </w:tcPr>
          <w:p w14:paraId="3C1884C1" w14:textId="77777777" w:rsidR="000405C7" w:rsidRPr="008E021D" w:rsidRDefault="000405C7" w:rsidP="000405C7">
            <w:r>
              <w:t>Baseline</w:t>
            </w:r>
          </w:p>
        </w:tc>
        <w:tc>
          <w:tcPr>
            <w:tcW w:w="2263" w:type="dxa"/>
            <w:tcBorders>
              <w:top w:val="single" w:sz="4" w:space="0" w:color="auto"/>
            </w:tcBorders>
            <w:vAlign w:val="center"/>
          </w:tcPr>
          <w:p w14:paraId="13A9C079" w14:textId="77777777" w:rsidR="000405C7" w:rsidRDefault="000405C7" w:rsidP="000405C7">
            <w:r>
              <w:t>High</w:t>
            </w:r>
          </w:p>
        </w:tc>
        <w:tc>
          <w:tcPr>
            <w:tcW w:w="2838"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0405C7">
        <w:trPr>
          <w:trHeight w:val="417"/>
        </w:trPr>
        <w:tc>
          <w:tcPr>
            <w:tcW w:w="2132" w:type="dxa"/>
            <w:vAlign w:val="center"/>
          </w:tcPr>
          <w:p w14:paraId="24CFBF02" w14:textId="70336C6D" w:rsidR="000405C7" w:rsidRDefault="000405C7" w:rsidP="000405C7">
            <w:r>
              <w:t>Attended</w:t>
            </w:r>
          </w:p>
        </w:tc>
        <w:tc>
          <w:tcPr>
            <w:tcW w:w="2265" w:type="dxa"/>
            <w:vAlign w:val="center"/>
          </w:tcPr>
          <w:p w14:paraId="50DF7C01" w14:textId="77777777" w:rsidR="000405C7" w:rsidRPr="008E021D" w:rsidRDefault="000405C7" w:rsidP="000405C7">
            <w:r>
              <w:t>Baseline</w:t>
            </w:r>
          </w:p>
        </w:tc>
        <w:tc>
          <w:tcPr>
            <w:tcW w:w="2263" w:type="dxa"/>
            <w:vAlign w:val="center"/>
          </w:tcPr>
          <w:p w14:paraId="28A508C2" w14:textId="77777777" w:rsidR="000405C7" w:rsidRDefault="000405C7" w:rsidP="000405C7">
            <w:r>
              <w:t>Low</w:t>
            </w:r>
          </w:p>
        </w:tc>
        <w:tc>
          <w:tcPr>
            <w:tcW w:w="2838" w:type="dxa"/>
            <w:vAlign w:val="center"/>
          </w:tcPr>
          <w:p w14:paraId="5E4DBE83" w14:textId="10ABA3B8" w:rsidR="000405C7" w:rsidRDefault="000405C7" w:rsidP="000405C7">
            <w:r w:rsidRPr="00271683">
              <w:t>1.12 [1.08</w:t>
            </w:r>
            <w:r>
              <w:t>,</w:t>
            </w:r>
            <w:r w:rsidRPr="00271683">
              <w:t xml:space="preserve"> 1.17]</w:t>
            </w:r>
          </w:p>
        </w:tc>
      </w:tr>
      <w:tr w:rsidR="000405C7" w14:paraId="7DB39119" w14:textId="77777777" w:rsidTr="000405C7">
        <w:trPr>
          <w:trHeight w:val="417"/>
        </w:trPr>
        <w:tc>
          <w:tcPr>
            <w:tcW w:w="2132" w:type="dxa"/>
            <w:vAlign w:val="center"/>
          </w:tcPr>
          <w:p w14:paraId="7A14AF49" w14:textId="67AE008C" w:rsidR="000405C7" w:rsidRDefault="000405C7" w:rsidP="000405C7">
            <w:r>
              <w:t>Attended</w:t>
            </w:r>
          </w:p>
        </w:tc>
        <w:tc>
          <w:tcPr>
            <w:tcW w:w="2265" w:type="dxa"/>
            <w:vAlign w:val="center"/>
          </w:tcPr>
          <w:p w14:paraId="06957E2E" w14:textId="77777777" w:rsidR="000405C7" w:rsidRPr="008E021D" w:rsidRDefault="000405C7" w:rsidP="000405C7">
            <w:r>
              <w:t>Training</w:t>
            </w:r>
          </w:p>
        </w:tc>
        <w:tc>
          <w:tcPr>
            <w:tcW w:w="2263" w:type="dxa"/>
            <w:vAlign w:val="center"/>
          </w:tcPr>
          <w:p w14:paraId="30166B86" w14:textId="77777777" w:rsidR="000405C7" w:rsidRDefault="000405C7" w:rsidP="000405C7">
            <w:r>
              <w:t>High</w:t>
            </w:r>
          </w:p>
        </w:tc>
        <w:tc>
          <w:tcPr>
            <w:tcW w:w="2838"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0405C7">
        <w:trPr>
          <w:trHeight w:val="417"/>
        </w:trPr>
        <w:tc>
          <w:tcPr>
            <w:tcW w:w="2132" w:type="dxa"/>
            <w:vAlign w:val="center"/>
          </w:tcPr>
          <w:p w14:paraId="6CD256A1" w14:textId="2F3F5FA4" w:rsidR="000405C7" w:rsidRDefault="000405C7" w:rsidP="000405C7">
            <w:r>
              <w:t>Attended</w:t>
            </w:r>
          </w:p>
        </w:tc>
        <w:tc>
          <w:tcPr>
            <w:tcW w:w="2265" w:type="dxa"/>
            <w:vAlign w:val="center"/>
          </w:tcPr>
          <w:p w14:paraId="5C5243B7" w14:textId="77777777" w:rsidR="000405C7" w:rsidRPr="00534F07" w:rsidRDefault="000405C7" w:rsidP="000405C7">
            <w:r>
              <w:t>Training</w:t>
            </w:r>
          </w:p>
        </w:tc>
        <w:tc>
          <w:tcPr>
            <w:tcW w:w="2263" w:type="dxa"/>
            <w:vAlign w:val="center"/>
          </w:tcPr>
          <w:p w14:paraId="5AFCAC9B" w14:textId="77777777" w:rsidR="000405C7" w:rsidRDefault="000405C7" w:rsidP="000405C7">
            <w:r>
              <w:t>Low</w:t>
            </w:r>
          </w:p>
        </w:tc>
        <w:tc>
          <w:tcPr>
            <w:tcW w:w="2838" w:type="dxa"/>
            <w:vAlign w:val="center"/>
          </w:tcPr>
          <w:p w14:paraId="2A768A14" w14:textId="6D1915AD" w:rsidR="000405C7" w:rsidRDefault="000405C7" w:rsidP="000405C7">
            <w:r w:rsidRPr="00271683">
              <w:t>1.11 [1.06</w:t>
            </w:r>
            <w:r>
              <w:t>,</w:t>
            </w:r>
            <w:r w:rsidRPr="00271683">
              <w:t xml:space="preserve"> 1.16]</w:t>
            </w:r>
          </w:p>
        </w:tc>
      </w:tr>
      <w:tr w:rsidR="000405C7" w14:paraId="60B32F72" w14:textId="77777777" w:rsidTr="000405C7">
        <w:trPr>
          <w:trHeight w:val="417"/>
        </w:trPr>
        <w:tc>
          <w:tcPr>
            <w:tcW w:w="2132" w:type="dxa"/>
            <w:vAlign w:val="center"/>
          </w:tcPr>
          <w:p w14:paraId="1B6A4792" w14:textId="3E1E201D" w:rsidR="000405C7" w:rsidRDefault="000405C7" w:rsidP="000405C7">
            <w:r>
              <w:t>Attended</w:t>
            </w:r>
          </w:p>
        </w:tc>
        <w:tc>
          <w:tcPr>
            <w:tcW w:w="2265" w:type="dxa"/>
            <w:vAlign w:val="center"/>
          </w:tcPr>
          <w:p w14:paraId="57485BEB" w14:textId="77777777" w:rsidR="000405C7" w:rsidRPr="00C21D51" w:rsidRDefault="000405C7" w:rsidP="000405C7">
            <w:r>
              <w:t>Test</w:t>
            </w:r>
          </w:p>
        </w:tc>
        <w:tc>
          <w:tcPr>
            <w:tcW w:w="2263" w:type="dxa"/>
            <w:vAlign w:val="center"/>
          </w:tcPr>
          <w:p w14:paraId="0DFB22D6" w14:textId="77777777" w:rsidR="000405C7" w:rsidRDefault="000405C7" w:rsidP="000405C7">
            <w:r>
              <w:t>High</w:t>
            </w:r>
          </w:p>
        </w:tc>
        <w:tc>
          <w:tcPr>
            <w:tcW w:w="2838" w:type="dxa"/>
            <w:vAlign w:val="center"/>
          </w:tcPr>
          <w:p w14:paraId="767424C2" w14:textId="1A42D790" w:rsidR="000405C7" w:rsidRDefault="000405C7" w:rsidP="000405C7">
            <w:r w:rsidRPr="00271683">
              <w:t xml:space="preserve">1.11 [1.06 </w:t>
            </w:r>
            <w:r>
              <w:t>,</w:t>
            </w:r>
            <w:r w:rsidRPr="00271683">
              <w:t>1.16]</w:t>
            </w:r>
          </w:p>
        </w:tc>
      </w:tr>
      <w:tr w:rsidR="000405C7" w14:paraId="029F2026" w14:textId="77777777" w:rsidTr="000405C7">
        <w:trPr>
          <w:trHeight w:val="417"/>
        </w:trPr>
        <w:tc>
          <w:tcPr>
            <w:tcW w:w="2132" w:type="dxa"/>
            <w:vAlign w:val="center"/>
          </w:tcPr>
          <w:p w14:paraId="553003C0" w14:textId="691C1E1E" w:rsidR="000405C7" w:rsidRDefault="000405C7" w:rsidP="000405C7">
            <w:r>
              <w:t>Attended</w:t>
            </w:r>
          </w:p>
        </w:tc>
        <w:tc>
          <w:tcPr>
            <w:tcW w:w="2265" w:type="dxa"/>
            <w:vAlign w:val="center"/>
          </w:tcPr>
          <w:p w14:paraId="2E0CC6B3" w14:textId="77777777" w:rsidR="000405C7" w:rsidRPr="00C21D51" w:rsidRDefault="000405C7" w:rsidP="000405C7">
            <w:r>
              <w:t>Test</w:t>
            </w:r>
          </w:p>
        </w:tc>
        <w:tc>
          <w:tcPr>
            <w:tcW w:w="2263" w:type="dxa"/>
            <w:vAlign w:val="center"/>
          </w:tcPr>
          <w:p w14:paraId="3B2F94B9" w14:textId="77777777" w:rsidR="000405C7" w:rsidRDefault="000405C7" w:rsidP="000405C7">
            <w:r>
              <w:t>Low</w:t>
            </w:r>
          </w:p>
        </w:tc>
        <w:tc>
          <w:tcPr>
            <w:tcW w:w="2838"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0405C7">
        <w:trPr>
          <w:trHeight w:val="417"/>
        </w:trPr>
        <w:tc>
          <w:tcPr>
            <w:tcW w:w="2132" w:type="dxa"/>
            <w:vAlign w:val="center"/>
          </w:tcPr>
          <w:p w14:paraId="2DA10150" w14:textId="2026C0C3" w:rsidR="000405C7" w:rsidRDefault="000405C7" w:rsidP="000405C7">
            <w:r>
              <w:t>Unattended</w:t>
            </w:r>
          </w:p>
        </w:tc>
        <w:tc>
          <w:tcPr>
            <w:tcW w:w="2265" w:type="dxa"/>
            <w:vAlign w:val="center"/>
          </w:tcPr>
          <w:p w14:paraId="14BC13B0" w14:textId="77777777" w:rsidR="000405C7" w:rsidRDefault="000405C7" w:rsidP="000405C7">
            <w:r>
              <w:t>Baseline</w:t>
            </w:r>
          </w:p>
        </w:tc>
        <w:tc>
          <w:tcPr>
            <w:tcW w:w="2263" w:type="dxa"/>
            <w:vAlign w:val="center"/>
          </w:tcPr>
          <w:p w14:paraId="0E4C0535" w14:textId="77777777" w:rsidR="000405C7" w:rsidRDefault="000405C7" w:rsidP="000405C7">
            <w:r>
              <w:t>High</w:t>
            </w:r>
          </w:p>
        </w:tc>
        <w:tc>
          <w:tcPr>
            <w:tcW w:w="2838"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0405C7">
        <w:trPr>
          <w:trHeight w:val="417"/>
        </w:trPr>
        <w:tc>
          <w:tcPr>
            <w:tcW w:w="2132" w:type="dxa"/>
            <w:vAlign w:val="center"/>
          </w:tcPr>
          <w:p w14:paraId="31970CDF" w14:textId="30BEE6CD" w:rsidR="000405C7" w:rsidRDefault="000405C7" w:rsidP="000405C7">
            <w:r>
              <w:t>Unattended</w:t>
            </w:r>
          </w:p>
        </w:tc>
        <w:tc>
          <w:tcPr>
            <w:tcW w:w="2265" w:type="dxa"/>
            <w:vAlign w:val="center"/>
          </w:tcPr>
          <w:p w14:paraId="0AD58A60" w14:textId="77777777" w:rsidR="000405C7" w:rsidRDefault="000405C7" w:rsidP="000405C7">
            <w:r>
              <w:t>Baseline</w:t>
            </w:r>
          </w:p>
        </w:tc>
        <w:tc>
          <w:tcPr>
            <w:tcW w:w="2263" w:type="dxa"/>
            <w:vAlign w:val="center"/>
          </w:tcPr>
          <w:p w14:paraId="3D2A43AA" w14:textId="77777777" w:rsidR="000405C7" w:rsidRDefault="000405C7" w:rsidP="000405C7">
            <w:r>
              <w:t>Low</w:t>
            </w:r>
          </w:p>
        </w:tc>
        <w:tc>
          <w:tcPr>
            <w:tcW w:w="2838"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0405C7">
        <w:trPr>
          <w:trHeight w:val="417"/>
        </w:trPr>
        <w:tc>
          <w:tcPr>
            <w:tcW w:w="2132" w:type="dxa"/>
            <w:vAlign w:val="center"/>
          </w:tcPr>
          <w:p w14:paraId="2037F3FA" w14:textId="750004B9" w:rsidR="000405C7" w:rsidRDefault="000405C7" w:rsidP="000405C7">
            <w:r>
              <w:t>Unattended</w:t>
            </w:r>
          </w:p>
        </w:tc>
        <w:tc>
          <w:tcPr>
            <w:tcW w:w="2265" w:type="dxa"/>
            <w:vAlign w:val="center"/>
          </w:tcPr>
          <w:p w14:paraId="1D978EE5" w14:textId="77777777" w:rsidR="000405C7" w:rsidRDefault="000405C7" w:rsidP="000405C7">
            <w:r>
              <w:t>Training</w:t>
            </w:r>
          </w:p>
        </w:tc>
        <w:tc>
          <w:tcPr>
            <w:tcW w:w="2263" w:type="dxa"/>
            <w:vAlign w:val="center"/>
          </w:tcPr>
          <w:p w14:paraId="5A51AF32" w14:textId="77777777" w:rsidR="000405C7" w:rsidRDefault="000405C7" w:rsidP="000405C7">
            <w:r>
              <w:t>High</w:t>
            </w:r>
          </w:p>
        </w:tc>
        <w:tc>
          <w:tcPr>
            <w:tcW w:w="2838"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0405C7">
        <w:trPr>
          <w:trHeight w:val="417"/>
        </w:trPr>
        <w:tc>
          <w:tcPr>
            <w:tcW w:w="2132" w:type="dxa"/>
            <w:vAlign w:val="center"/>
          </w:tcPr>
          <w:p w14:paraId="6139B07F" w14:textId="467131CB" w:rsidR="000405C7" w:rsidRDefault="000405C7" w:rsidP="000405C7">
            <w:r>
              <w:t>Unattended</w:t>
            </w:r>
          </w:p>
        </w:tc>
        <w:tc>
          <w:tcPr>
            <w:tcW w:w="2265" w:type="dxa"/>
            <w:vAlign w:val="center"/>
          </w:tcPr>
          <w:p w14:paraId="7D34E468" w14:textId="77777777" w:rsidR="000405C7" w:rsidRDefault="000405C7" w:rsidP="000405C7">
            <w:r>
              <w:t>Training</w:t>
            </w:r>
          </w:p>
        </w:tc>
        <w:tc>
          <w:tcPr>
            <w:tcW w:w="2263" w:type="dxa"/>
            <w:vAlign w:val="center"/>
          </w:tcPr>
          <w:p w14:paraId="712B55AD" w14:textId="77777777" w:rsidR="000405C7" w:rsidRDefault="000405C7" w:rsidP="000405C7">
            <w:r>
              <w:t>Low</w:t>
            </w:r>
          </w:p>
        </w:tc>
        <w:tc>
          <w:tcPr>
            <w:tcW w:w="2838" w:type="dxa"/>
            <w:vAlign w:val="center"/>
          </w:tcPr>
          <w:p w14:paraId="2682BD45" w14:textId="69415237" w:rsidR="000405C7" w:rsidRPr="00C57028" w:rsidRDefault="000405C7" w:rsidP="000405C7">
            <w:r w:rsidRPr="00271683">
              <w:t>0.87 [0.83</w:t>
            </w:r>
            <w:r>
              <w:t>,</w:t>
            </w:r>
            <w:r w:rsidRPr="00271683">
              <w:t xml:space="preserve"> 0.91]</w:t>
            </w:r>
          </w:p>
        </w:tc>
      </w:tr>
      <w:tr w:rsidR="000405C7" w14:paraId="5439E61B" w14:textId="77777777" w:rsidTr="000405C7">
        <w:trPr>
          <w:trHeight w:val="417"/>
        </w:trPr>
        <w:tc>
          <w:tcPr>
            <w:tcW w:w="2132" w:type="dxa"/>
            <w:vAlign w:val="center"/>
          </w:tcPr>
          <w:p w14:paraId="23C12672" w14:textId="2557547E" w:rsidR="000405C7" w:rsidRDefault="000405C7" w:rsidP="000405C7">
            <w:r>
              <w:t>Unattended</w:t>
            </w:r>
          </w:p>
        </w:tc>
        <w:tc>
          <w:tcPr>
            <w:tcW w:w="2265" w:type="dxa"/>
            <w:vAlign w:val="center"/>
          </w:tcPr>
          <w:p w14:paraId="43ECA654" w14:textId="77777777" w:rsidR="000405C7" w:rsidRDefault="000405C7" w:rsidP="000405C7">
            <w:r>
              <w:t>Test</w:t>
            </w:r>
          </w:p>
        </w:tc>
        <w:tc>
          <w:tcPr>
            <w:tcW w:w="2263" w:type="dxa"/>
            <w:vAlign w:val="center"/>
          </w:tcPr>
          <w:p w14:paraId="68B5AB5C" w14:textId="77777777" w:rsidR="000405C7" w:rsidRDefault="000405C7" w:rsidP="000405C7">
            <w:r>
              <w:t>High</w:t>
            </w:r>
          </w:p>
        </w:tc>
        <w:tc>
          <w:tcPr>
            <w:tcW w:w="2838" w:type="dxa"/>
            <w:vAlign w:val="center"/>
          </w:tcPr>
          <w:p w14:paraId="1C7BCB7B" w14:textId="321A6DD1" w:rsidR="000405C7" w:rsidRPr="00C57028" w:rsidRDefault="000405C7" w:rsidP="000405C7">
            <w:r w:rsidRPr="00271683">
              <w:t>0.87 [0.82</w:t>
            </w:r>
            <w:r>
              <w:t>,</w:t>
            </w:r>
            <w:r w:rsidRPr="00271683">
              <w:t xml:space="preserve"> 0.93]</w:t>
            </w:r>
          </w:p>
        </w:tc>
      </w:tr>
      <w:tr w:rsidR="000405C7" w14:paraId="758C8386" w14:textId="77777777" w:rsidTr="000405C7">
        <w:trPr>
          <w:trHeight w:val="417"/>
        </w:trPr>
        <w:tc>
          <w:tcPr>
            <w:tcW w:w="2132" w:type="dxa"/>
            <w:tcBorders>
              <w:bottom w:val="single" w:sz="4" w:space="0" w:color="auto"/>
            </w:tcBorders>
            <w:vAlign w:val="center"/>
          </w:tcPr>
          <w:p w14:paraId="4C3D6B08" w14:textId="30F49887" w:rsidR="000405C7" w:rsidRDefault="000405C7" w:rsidP="000405C7">
            <w:r>
              <w:t>Unattended</w:t>
            </w:r>
          </w:p>
        </w:tc>
        <w:tc>
          <w:tcPr>
            <w:tcW w:w="2265" w:type="dxa"/>
            <w:tcBorders>
              <w:bottom w:val="single" w:sz="4" w:space="0" w:color="auto"/>
            </w:tcBorders>
            <w:vAlign w:val="center"/>
          </w:tcPr>
          <w:p w14:paraId="6B3FE7D9" w14:textId="77777777" w:rsidR="000405C7" w:rsidRDefault="000405C7" w:rsidP="000405C7">
            <w:r>
              <w:t>Test</w:t>
            </w:r>
          </w:p>
        </w:tc>
        <w:tc>
          <w:tcPr>
            <w:tcW w:w="2263" w:type="dxa"/>
            <w:tcBorders>
              <w:bottom w:val="single" w:sz="4" w:space="0" w:color="auto"/>
            </w:tcBorders>
            <w:vAlign w:val="center"/>
          </w:tcPr>
          <w:p w14:paraId="0DAE56C9" w14:textId="77777777" w:rsidR="000405C7" w:rsidRDefault="000405C7" w:rsidP="000405C7">
            <w:r>
              <w:t>Low</w:t>
            </w:r>
          </w:p>
        </w:tc>
        <w:tc>
          <w:tcPr>
            <w:tcW w:w="2838" w:type="dxa"/>
            <w:tcBorders>
              <w:bottom w:val="single" w:sz="4" w:space="0" w:color="auto"/>
            </w:tcBorders>
            <w:vAlign w:val="center"/>
          </w:tcPr>
          <w:p w14:paraId="744426AC" w14:textId="4053A6DA" w:rsidR="000405C7" w:rsidRPr="00C57028" w:rsidRDefault="000405C7" w:rsidP="000405C7">
            <w:r w:rsidRPr="00271683">
              <w:t>0.89 [0.83</w:t>
            </w:r>
            <w:r>
              <w:t>,</w:t>
            </w:r>
            <w:r w:rsidRPr="00271683">
              <w:t xml:space="preserve"> 0.94]</w:t>
            </w:r>
          </w:p>
        </w:tc>
      </w:tr>
    </w:tbl>
    <w:p w14:paraId="3425EF2F" w14:textId="77777777" w:rsidR="00C202A7" w:rsidRDefault="00C202A7" w:rsidP="00750818">
      <w:pPr>
        <w:spacing w:line="480" w:lineRule="auto"/>
        <w:ind w:firstLine="284"/>
        <w:jc w:val="both"/>
      </w:pPr>
    </w:p>
    <w:p w14:paraId="63E314DA" w14:textId="20389245"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B40546">
        <w:t xml:space="preserve"> 10.24</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40546">
        <w:t>0.01; 95% HDI [-0.02, 0.05]; ER = 2.65</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5% HDI [-0.07, 0.01]; ER = 13.0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B40546">
        <w:t>02; 95% HDI [-0.06, 0.03]; ER = 3.74</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t>
      </w:r>
      <w:r w:rsidR="00B252B7">
        <w:t>returned</w:t>
      </w:r>
      <w:r w:rsidR="00450F6F">
        <w:t xml:space="preserve"> to baseline in the subsequent test phase without rewards. Thus</w:t>
      </w:r>
      <w:r w:rsidR="00C361F2">
        <w:t>,</w:t>
      </w:r>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2721A678"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 xml:space="preserve">Andersen &amp; Müller, </w:t>
      </w:r>
      <w:r w:rsidR="00F910DD" w:rsidRPr="00F910DD">
        <w:rPr>
          <w:noProof/>
        </w:rPr>
        <w:lastRenderedPageBreak/>
        <w:t>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w:t>
      </w:r>
      <w:proofErr w:type="spellStart"/>
      <w:r w:rsidR="007F55D4">
        <w:t>frontroparietal</w:t>
      </w:r>
      <w:proofErr w:type="spellEnd"/>
      <w:r w:rsidR="007F55D4">
        <w:t xml:space="preserve">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E580380" w:rsidR="00E02A17" w:rsidRPr="00436F16" w:rsidRDefault="00BA3727" w:rsidP="00E02A17">
      <w:pPr>
        <w:spacing w:line="480" w:lineRule="auto"/>
        <w:ind w:firstLine="720"/>
        <w:jc w:val="both"/>
      </w:pPr>
      <w:r w:rsidRPr="00BA3727">
        <w:t>In the test phase</w:t>
      </w:r>
      <w:r w:rsidR="00C361F2">
        <w:t>, the behavioral data</w:t>
      </w:r>
      <w:r w:rsidRPr="00BA3727">
        <w:t xml:space="preserve"> displayed similar patterns as in the training phase. Individuals were faster to detect motions of the dots in color related to high </w:t>
      </w:r>
      <w:r w:rsidR="0007452D">
        <w:t xml:space="preserve">compared to low </w:t>
      </w:r>
      <w:r w:rsidR="0007452D">
        <w:lastRenderedPageBreak/>
        <w:t>reward</w:t>
      </w:r>
      <w:r w:rsidRPr="00BA3727">
        <w:t xml:space="preserve">. This finding follows the reward-history effects reported in several paradigms (Anderson, Laurent, &amp; Yantis, 2011; Della </w:t>
      </w:r>
      <w:proofErr w:type="spellStart"/>
      <w:r w:rsidRPr="00BA3727">
        <w:t>Libera</w:t>
      </w:r>
      <w:proofErr w:type="spellEnd"/>
      <w:r w:rsidRPr="00BA3727">
        <w:t xml:space="preserve"> &amp; Chelazzi, 2009; Failing &amp; </w:t>
      </w:r>
      <w:proofErr w:type="spellStart"/>
      <w:r w:rsidRPr="00BA3727">
        <w:t>Theeuwes</w:t>
      </w:r>
      <w:proofErr w:type="spellEnd"/>
      <w:r w:rsidRPr="00BA3727">
        <w:t xml:space="preserve">,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stimulus saliency</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w:t>
      </w:r>
      <w:r w:rsidR="00E02A17" w:rsidRPr="00BA3727">
        <w:lastRenderedPageBreak/>
        <w:t xml:space="preserve">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w:t>
      </w:r>
      <w:proofErr w:type="spellStart"/>
      <w:r>
        <w:t>Theeuwes</w:t>
      </w:r>
      <w:proofErr w:type="spellEnd"/>
      <w:r>
        <w:t xml:space="preserve">,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w:t>
      </w:r>
      <w:r>
        <w:lastRenderedPageBreak/>
        <w:t xml:space="preserve">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103F43A7" w:rsidR="00672370" w:rsidRDefault="00672370" w:rsidP="00672370">
      <w:pPr>
        <w:spacing w:line="480" w:lineRule="auto"/>
        <w:ind w:firstLine="720"/>
        <w:jc w:val="both"/>
      </w:pPr>
      <w:r>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63C3831E" w14:textId="6C95CFB3" w:rsidR="00136E70" w:rsidRDefault="00E922F9" w:rsidP="00B302C7">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w:t>
      </w:r>
      <w:r w:rsidR="00B302C7">
        <w:lastRenderedPageBreak/>
        <w:t xml:space="preserve">attention to enhance sensory processing in the visual cortex. However, sensory processing is flexibly readjusted when rewards are no longer available. This result points to the dynamical interplay between top-down and reward effects in the visual cortex which needs to be accounted for in theoretical models of motivation-cognition interactions. </w:t>
      </w:r>
      <w:r w:rsidR="00C05A74">
        <w:t>The</w:t>
      </w:r>
      <w:r w:rsidR="00B302C7">
        <w:t xml:space="preserve"> effect can be flexibly removed as soon as the reward structure in the environment changes.  </w:t>
      </w:r>
    </w:p>
    <w:p w14:paraId="3D22C9FA" w14:textId="77777777" w:rsidR="00B302C7" w:rsidRDefault="00B302C7" w:rsidP="00B302C7">
      <w:pPr>
        <w:spacing w:line="480" w:lineRule="auto"/>
        <w:ind w:firstLine="720"/>
        <w:jc w:val="both"/>
      </w:pP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38BAEB82" w14:textId="5352E1D8" w:rsidR="008D04CE" w:rsidRDefault="008D04CE" w:rsidP="008D04CE">
      <w:pPr>
        <w:spacing w:line="480" w:lineRule="auto"/>
        <w:jc w:val="both"/>
        <w:rPr>
          <w:b/>
        </w:rPr>
      </w:pPr>
    </w:p>
    <w:p w14:paraId="2DAF0E1C" w14:textId="0B3BAD7D" w:rsidR="007B424C" w:rsidRDefault="007B424C" w:rsidP="008D04CE">
      <w:pPr>
        <w:spacing w:line="480" w:lineRule="auto"/>
        <w:jc w:val="both"/>
        <w:rPr>
          <w:b/>
        </w:rPr>
      </w:pPr>
    </w:p>
    <w:p w14:paraId="0B7B3C6D" w14:textId="50277757" w:rsidR="007B424C" w:rsidRDefault="007B424C" w:rsidP="008D04CE">
      <w:pPr>
        <w:spacing w:line="480" w:lineRule="auto"/>
        <w:jc w:val="both"/>
        <w:rPr>
          <w:b/>
        </w:rPr>
      </w:pPr>
    </w:p>
    <w:p w14:paraId="151A3201" w14:textId="21D8B44B" w:rsidR="007B424C" w:rsidRDefault="007B424C" w:rsidP="008D04CE">
      <w:pPr>
        <w:spacing w:line="480" w:lineRule="auto"/>
        <w:jc w:val="both"/>
        <w:rPr>
          <w:b/>
        </w:rPr>
      </w:pPr>
    </w:p>
    <w:p w14:paraId="11895A58" w14:textId="77777777" w:rsidR="007B424C" w:rsidRPr="008D04CE" w:rsidRDefault="007B424C"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1658430"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w:t>
      </w:r>
      <w:r w:rsidR="00615651">
        <w:rPr>
          <w:i/>
        </w:rPr>
        <w:t>×</w:t>
      </w:r>
      <w:r w:rsidR="000C2FCF" w:rsidRPr="000C2FCF">
        <w:rPr>
          <w:i/>
        </w:rPr>
        <w:t xml:space="preserve">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p w14:paraId="4CFB8077" w14:textId="77777777" w:rsidR="00A82B7C" w:rsidRDefault="00A82B7C" w:rsidP="008B384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2D133F">
        <w:trPr>
          <w:trHeight w:val="634"/>
        </w:trPr>
        <w:tc>
          <w:tcPr>
            <w:tcW w:w="9639"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779B3AD8" w:rsidR="00900F7E" w:rsidRDefault="00566A39" w:rsidP="0052008C">
            <w:pPr>
              <w:spacing w:line="360" w:lineRule="auto"/>
              <w:rPr>
                <w:i/>
              </w:rPr>
            </w:pPr>
            <w:r>
              <w:rPr>
                <w:i/>
              </w:rPr>
              <w:t xml:space="preserve">Means and 95% HDIs of </w:t>
            </w:r>
            <w:r w:rsidR="009447C0">
              <w:rPr>
                <w:i/>
              </w:rPr>
              <w:t xml:space="preserve">the </w:t>
            </w:r>
            <w:r w:rsidR="0052008C">
              <w:rPr>
                <w:i/>
              </w:rPr>
              <w:t>raw</w:t>
            </w:r>
            <w:r w:rsidR="009447C0">
              <w:rPr>
                <w:i/>
              </w:rPr>
              <w:t xml:space="preserve"> data for </w:t>
            </w:r>
            <w:r>
              <w:rPr>
                <w:i/>
              </w:rPr>
              <w:t>sensitivity</w:t>
            </w:r>
            <w:r w:rsidR="00900F7E">
              <w:rPr>
                <w:i/>
              </w:rPr>
              <w:t xml:space="preserve"> and reaction times across six phases of the experiment</w:t>
            </w:r>
          </w:p>
        </w:tc>
      </w:tr>
      <w:tr w:rsidR="00900F7E" w14:paraId="08F4E747" w14:textId="77777777" w:rsidTr="002D133F">
        <w:trPr>
          <w:trHeight w:val="634"/>
        </w:trPr>
        <w:tc>
          <w:tcPr>
            <w:tcW w:w="2124" w:type="dxa"/>
            <w:tcBorders>
              <w:top w:val="single" w:sz="4" w:space="0" w:color="auto"/>
              <w:bottom w:val="single" w:sz="4" w:space="0" w:color="auto"/>
            </w:tcBorders>
            <w:vAlign w:val="center"/>
          </w:tcPr>
          <w:p w14:paraId="1D0E673C" w14:textId="77777777" w:rsidR="00900F7E" w:rsidRDefault="00900F7E" w:rsidP="00C11E13">
            <w:r>
              <w:t>Reward phase</w:t>
            </w:r>
          </w:p>
        </w:tc>
        <w:tc>
          <w:tcPr>
            <w:tcW w:w="2215" w:type="dxa"/>
            <w:tcBorders>
              <w:top w:val="single" w:sz="4" w:space="0" w:color="auto"/>
              <w:bottom w:val="single" w:sz="4" w:space="0" w:color="auto"/>
            </w:tcBorders>
            <w:vAlign w:val="center"/>
          </w:tcPr>
          <w:p w14:paraId="4C9B2D5B" w14:textId="46F128EA" w:rsidR="00900F7E" w:rsidRDefault="004A31AE" w:rsidP="00C11E13">
            <w:r>
              <w:t>Value</w:t>
            </w:r>
          </w:p>
        </w:tc>
        <w:tc>
          <w:tcPr>
            <w:tcW w:w="2268"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032"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A82B7C">
        <w:trPr>
          <w:trHeight w:val="417"/>
        </w:trPr>
        <w:tc>
          <w:tcPr>
            <w:tcW w:w="2124" w:type="dxa"/>
            <w:tcBorders>
              <w:top w:val="single" w:sz="4" w:space="0" w:color="auto"/>
            </w:tcBorders>
            <w:vAlign w:val="center"/>
          </w:tcPr>
          <w:p w14:paraId="36593DD9" w14:textId="77777777" w:rsidR="002D133F" w:rsidRDefault="002D133F" w:rsidP="002D133F">
            <w:r w:rsidRPr="00DC56DA">
              <w:t>Baseline1</w:t>
            </w:r>
          </w:p>
        </w:tc>
        <w:tc>
          <w:tcPr>
            <w:tcW w:w="2215" w:type="dxa"/>
            <w:tcBorders>
              <w:top w:val="single" w:sz="4" w:space="0" w:color="auto"/>
            </w:tcBorders>
            <w:vAlign w:val="center"/>
          </w:tcPr>
          <w:p w14:paraId="18A68A5F" w14:textId="77777777" w:rsidR="002D133F" w:rsidRPr="008E021D" w:rsidRDefault="002D133F" w:rsidP="002D133F">
            <w:r>
              <w:t>High</w:t>
            </w:r>
          </w:p>
        </w:tc>
        <w:tc>
          <w:tcPr>
            <w:tcW w:w="2268"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032"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A82B7C">
        <w:trPr>
          <w:trHeight w:val="417"/>
        </w:trPr>
        <w:tc>
          <w:tcPr>
            <w:tcW w:w="2124" w:type="dxa"/>
            <w:vAlign w:val="center"/>
          </w:tcPr>
          <w:p w14:paraId="1AFD8F68" w14:textId="77777777" w:rsidR="002D133F" w:rsidRDefault="002D133F" w:rsidP="002D133F">
            <w:r w:rsidRPr="00DC56DA">
              <w:t>Baseline1</w:t>
            </w:r>
          </w:p>
        </w:tc>
        <w:tc>
          <w:tcPr>
            <w:tcW w:w="2215" w:type="dxa"/>
            <w:vAlign w:val="center"/>
          </w:tcPr>
          <w:p w14:paraId="0C7347E0" w14:textId="77777777" w:rsidR="002D133F" w:rsidRPr="008E021D" w:rsidRDefault="002D133F" w:rsidP="002D133F">
            <w:r>
              <w:t>Low</w:t>
            </w:r>
          </w:p>
        </w:tc>
        <w:tc>
          <w:tcPr>
            <w:tcW w:w="2268" w:type="dxa"/>
          </w:tcPr>
          <w:p w14:paraId="3D990D9A" w14:textId="30DDD461" w:rsidR="002D133F" w:rsidRDefault="002D133F" w:rsidP="002D133F">
            <w:r w:rsidRPr="00FF3EF1">
              <w:t>1.32 [ 0.09</w:t>
            </w:r>
            <w:r>
              <w:t>,</w:t>
            </w:r>
            <w:r w:rsidRPr="00FF3EF1">
              <w:t xml:space="preserve"> 2.35]</w:t>
            </w:r>
          </w:p>
        </w:tc>
        <w:tc>
          <w:tcPr>
            <w:tcW w:w="3032"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A82B7C">
        <w:trPr>
          <w:trHeight w:val="417"/>
        </w:trPr>
        <w:tc>
          <w:tcPr>
            <w:tcW w:w="2124" w:type="dxa"/>
            <w:vAlign w:val="center"/>
          </w:tcPr>
          <w:p w14:paraId="044974C7" w14:textId="77777777" w:rsidR="002D133F" w:rsidRDefault="002D133F" w:rsidP="002D133F">
            <w:r w:rsidRPr="00DC56DA">
              <w:t>Baseline2</w:t>
            </w:r>
          </w:p>
        </w:tc>
        <w:tc>
          <w:tcPr>
            <w:tcW w:w="2215" w:type="dxa"/>
            <w:vAlign w:val="center"/>
          </w:tcPr>
          <w:p w14:paraId="1111B89C" w14:textId="77777777" w:rsidR="002D133F" w:rsidRPr="008E021D" w:rsidRDefault="002D133F" w:rsidP="002D133F">
            <w:r>
              <w:t>High</w:t>
            </w:r>
          </w:p>
        </w:tc>
        <w:tc>
          <w:tcPr>
            <w:tcW w:w="2268"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032"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A82B7C">
        <w:trPr>
          <w:trHeight w:val="417"/>
        </w:trPr>
        <w:tc>
          <w:tcPr>
            <w:tcW w:w="2124" w:type="dxa"/>
            <w:vAlign w:val="center"/>
          </w:tcPr>
          <w:p w14:paraId="5E979E76" w14:textId="77777777" w:rsidR="002D133F" w:rsidRDefault="002D133F" w:rsidP="002D133F">
            <w:r w:rsidRPr="00DC56DA">
              <w:t>Baseline2</w:t>
            </w:r>
          </w:p>
        </w:tc>
        <w:tc>
          <w:tcPr>
            <w:tcW w:w="2215" w:type="dxa"/>
            <w:vAlign w:val="center"/>
          </w:tcPr>
          <w:p w14:paraId="79A6F5BF" w14:textId="77777777" w:rsidR="002D133F" w:rsidRPr="00534F07" w:rsidRDefault="002D133F" w:rsidP="002D133F">
            <w:r>
              <w:t>Low</w:t>
            </w:r>
          </w:p>
        </w:tc>
        <w:tc>
          <w:tcPr>
            <w:tcW w:w="2268" w:type="dxa"/>
          </w:tcPr>
          <w:p w14:paraId="152E9B46" w14:textId="4CC5A5EA" w:rsidR="002D133F" w:rsidRDefault="002D133F" w:rsidP="002D133F">
            <w:r w:rsidRPr="00FF3EF1">
              <w:t>1.47 [ 0.08</w:t>
            </w:r>
            <w:r>
              <w:t>,</w:t>
            </w:r>
            <w:r w:rsidRPr="00FF3EF1">
              <w:t xml:space="preserve"> 2.33]</w:t>
            </w:r>
          </w:p>
        </w:tc>
        <w:tc>
          <w:tcPr>
            <w:tcW w:w="3032"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A82B7C">
        <w:trPr>
          <w:trHeight w:val="417"/>
        </w:trPr>
        <w:tc>
          <w:tcPr>
            <w:tcW w:w="2124" w:type="dxa"/>
            <w:vAlign w:val="center"/>
          </w:tcPr>
          <w:p w14:paraId="33D71827" w14:textId="5A2F3D60" w:rsidR="002D133F" w:rsidRDefault="002D133F" w:rsidP="002D133F">
            <w:r>
              <w:t>Training</w:t>
            </w:r>
            <w:r w:rsidRPr="00DC56DA">
              <w:t>1</w:t>
            </w:r>
          </w:p>
        </w:tc>
        <w:tc>
          <w:tcPr>
            <w:tcW w:w="2215" w:type="dxa"/>
            <w:vAlign w:val="center"/>
          </w:tcPr>
          <w:p w14:paraId="5DC66FC6" w14:textId="77777777" w:rsidR="002D133F" w:rsidRPr="00C21D51" w:rsidRDefault="002D133F" w:rsidP="002D133F">
            <w:r>
              <w:t>High</w:t>
            </w:r>
          </w:p>
        </w:tc>
        <w:tc>
          <w:tcPr>
            <w:tcW w:w="2268" w:type="dxa"/>
          </w:tcPr>
          <w:p w14:paraId="20BAF671" w14:textId="171711B5" w:rsidR="002D133F" w:rsidRDefault="002D133F" w:rsidP="002D133F">
            <w:r w:rsidRPr="00FF3EF1">
              <w:t>1.54 [-0.08</w:t>
            </w:r>
            <w:r>
              <w:t>,</w:t>
            </w:r>
            <w:r w:rsidRPr="00FF3EF1">
              <w:t xml:space="preserve"> 2.65]</w:t>
            </w:r>
          </w:p>
        </w:tc>
        <w:tc>
          <w:tcPr>
            <w:tcW w:w="3032"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A82B7C">
        <w:trPr>
          <w:trHeight w:val="417"/>
        </w:trPr>
        <w:tc>
          <w:tcPr>
            <w:tcW w:w="2124" w:type="dxa"/>
            <w:vAlign w:val="center"/>
          </w:tcPr>
          <w:p w14:paraId="73986FBE" w14:textId="301DBA47" w:rsidR="002D133F" w:rsidRDefault="002D133F" w:rsidP="002D133F">
            <w:r>
              <w:t>Training</w:t>
            </w:r>
            <w:r w:rsidRPr="00DC56DA">
              <w:t>1</w:t>
            </w:r>
          </w:p>
        </w:tc>
        <w:tc>
          <w:tcPr>
            <w:tcW w:w="2215" w:type="dxa"/>
            <w:vAlign w:val="center"/>
          </w:tcPr>
          <w:p w14:paraId="3A03B0A7" w14:textId="77777777" w:rsidR="002D133F" w:rsidRPr="00C21D51" w:rsidRDefault="002D133F" w:rsidP="002D133F">
            <w:r>
              <w:t>Low</w:t>
            </w:r>
          </w:p>
        </w:tc>
        <w:tc>
          <w:tcPr>
            <w:tcW w:w="2268" w:type="dxa"/>
          </w:tcPr>
          <w:p w14:paraId="3A9CCE69" w14:textId="7CCBC091" w:rsidR="002D133F" w:rsidRDefault="002D133F" w:rsidP="002D133F">
            <w:r w:rsidRPr="00FF3EF1">
              <w:t>1.59 [ 0.47</w:t>
            </w:r>
            <w:r>
              <w:t>,</w:t>
            </w:r>
            <w:r w:rsidRPr="00FF3EF1">
              <w:t xml:space="preserve"> 2.45]</w:t>
            </w:r>
          </w:p>
        </w:tc>
        <w:tc>
          <w:tcPr>
            <w:tcW w:w="3032"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A82B7C">
        <w:trPr>
          <w:trHeight w:val="417"/>
        </w:trPr>
        <w:tc>
          <w:tcPr>
            <w:tcW w:w="2124" w:type="dxa"/>
            <w:vAlign w:val="center"/>
          </w:tcPr>
          <w:p w14:paraId="14F01877" w14:textId="6A723EBC" w:rsidR="002D133F" w:rsidRDefault="002D133F" w:rsidP="002D133F">
            <w:r>
              <w:t>Training</w:t>
            </w:r>
            <w:r w:rsidRPr="00DC56DA">
              <w:t>2</w:t>
            </w:r>
          </w:p>
        </w:tc>
        <w:tc>
          <w:tcPr>
            <w:tcW w:w="2215" w:type="dxa"/>
            <w:vAlign w:val="center"/>
          </w:tcPr>
          <w:p w14:paraId="59E7487F" w14:textId="77777777" w:rsidR="002D133F" w:rsidRDefault="002D133F" w:rsidP="002D133F">
            <w:r>
              <w:t>High</w:t>
            </w:r>
          </w:p>
        </w:tc>
        <w:tc>
          <w:tcPr>
            <w:tcW w:w="2268" w:type="dxa"/>
          </w:tcPr>
          <w:p w14:paraId="18D523FB" w14:textId="1BBB43E7" w:rsidR="002D133F" w:rsidRDefault="002D133F" w:rsidP="002D133F">
            <w:r w:rsidRPr="00FF3EF1">
              <w:t>1.59 [ 0.08</w:t>
            </w:r>
            <w:r>
              <w:t>,</w:t>
            </w:r>
            <w:r w:rsidRPr="00FF3EF1">
              <w:t xml:space="preserve"> 2.56]</w:t>
            </w:r>
          </w:p>
        </w:tc>
        <w:tc>
          <w:tcPr>
            <w:tcW w:w="3032"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A82B7C">
        <w:trPr>
          <w:trHeight w:val="417"/>
        </w:trPr>
        <w:tc>
          <w:tcPr>
            <w:tcW w:w="2124" w:type="dxa"/>
            <w:vAlign w:val="center"/>
          </w:tcPr>
          <w:p w14:paraId="2BA073D8" w14:textId="4063C936" w:rsidR="002D133F" w:rsidRDefault="002D133F" w:rsidP="002D133F">
            <w:r>
              <w:t>Training</w:t>
            </w:r>
            <w:r w:rsidRPr="00DC56DA">
              <w:t>2</w:t>
            </w:r>
          </w:p>
        </w:tc>
        <w:tc>
          <w:tcPr>
            <w:tcW w:w="2215" w:type="dxa"/>
            <w:vAlign w:val="center"/>
          </w:tcPr>
          <w:p w14:paraId="4588F6D7" w14:textId="77777777" w:rsidR="002D133F" w:rsidRDefault="002D133F" w:rsidP="002D133F">
            <w:r>
              <w:t>Low</w:t>
            </w:r>
          </w:p>
        </w:tc>
        <w:tc>
          <w:tcPr>
            <w:tcW w:w="2268" w:type="dxa"/>
          </w:tcPr>
          <w:p w14:paraId="327279FC" w14:textId="7C8155F9" w:rsidR="002D133F" w:rsidRDefault="002D133F" w:rsidP="002D133F">
            <w:r w:rsidRPr="00FF3EF1">
              <w:t>1.48 [ 0</w:t>
            </w:r>
            <w:r>
              <w:t>.00,</w:t>
            </w:r>
            <w:r w:rsidRPr="00FF3EF1">
              <w:t xml:space="preserve"> 2.62]</w:t>
            </w:r>
          </w:p>
        </w:tc>
        <w:tc>
          <w:tcPr>
            <w:tcW w:w="3032"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A82B7C">
        <w:trPr>
          <w:trHeight w:val="417"/>
        </w:trPr>
        <w:tc>
          <w:tcPr>
            <w:tcW w:w="2124" w:type="dxa"/>
            <w:vAlign w:val="center"/>
          </w:tcPr>
          <w:p w14:paraId="10467693" w14:textId="3305FF5B" w:rsidR="002D133F" w:rsidRDefault="002D133F" w:rsidP="002D133F">
            <w:r>
              <w:t>Test</w:t>
            </w:r>
            <w:r w:rsidRPr="00DC56DA">
              <w:t>1</w:t>
            </w:r>
          </w:p>
        </w:tc>
        <w:tc>
          <w:tcPr>
            <w:tcW w:w="2215" w:type="dxa"/>
            <w:vAlign w:val="center"/>
          </w:tcPr>
          <w:p w14:paraId="7A3FAC95" w14:textId="77777777" w:rsidR="002D133F" w:rsidRDefault="002D133F" w:rsidP="002D133F">
            <w:r>
              <w:t>High</w:t>
            </w:r>
          </w:p>
        </w:tc>
        <w:tc>
          <w:tcPr>
            <w:tcW w:w="2268" w:type="dxa"/>
          </w:tcPr>
          <w:p w14:paraId="77CCBF65" w14:textId="000B1271" w:rsidR="002D133F" w:rsidRDefault="002D133F" w:rsidP="002D133F">
            <w:r w:rsidRPr="00FF3EF1">
              <w:t>1.48 [-0.07</w:t>
            </w:r>
            <w:r>
              <w:t>,</w:t>
            </w:r>
            <w:r w:rsidRPr="00FF3EF1">
              <w:t xml:space="preserve"> 2.47</w:t>
            </w:r>
          </w:p>
        </w:tc>
        <w:tc>
          <w:tcPr>
            <w:tcW w:w="3032"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A82B7C">
        <w:trPr>
          <w:trHeight w:val="417"/>
        </w:trPr>
        <w:tc>
          <w:tcPr>
            <w:tcW w:w="2124" w:type="dxa"/>
            <w:vAlign w:val="center"/>
          </w:tcPr>
          <w:p w14:paraId="66E93132" w14:textId="1FC43104" w:rsidR="002D133F" w:rsidRDefault="002D133F" w:rsidP="002D133F">
            <w:r>
              <w:t>Test</w:t>
            </w:r>
            <w:r w:rsidRPr="00DC56DA">
              <w:t>1</w:t>
            </w:r>
          </w:p>
        </w:tc>
        <w:tc>
          <w:tcPr>
            <w:tcW w:w="2215" w:type="dxa"/>
            <w:vAlign w:val="center"/>
          </w:tcPr>
          <w:p w14:paraId="1B112FCC" w14:textId="77777777" w:rsidR="002D133F" w:rsidRDefault="002D133F" w:rsidP="002D133F">
            <w:r>
              <w:t>Low</w:t>
            </w:r>
          </w:p>
        </w:tc>
        <w:tc>
          <w:tcPr>
            <w:tcW w:w="2268"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032"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A82B7C">
        <w:trPr>
          <w:trHeight w:val="417"/>
        </w:trPr>
        <w:tc>
          <w:tcPr>
            <w:tcW w:w="2124" w:type="dxa"/>
            <w:vAlign w:val="center"/>
          </w:tcPr>
          <w:p w14:paraId="1252F086" w14:textId="404DF397" w:rsidR="002D133F" w:rsidRDefault="002D133F" w:rsidP="002D133F">
            <w:r>
              <w:t>Test</w:t>
            </w:r>
            <w:r w:rsidRPr="00DC56DA">
              <w:t>2</w:t>
            </w:r>
          </w:p>
        </w:tc>
        <w:tc>
          <w:tcPr>
            <w:tcW w:w="2215" w:type="dxa"/>
            <w:vAlign w:val="center"/>
          </w:tcPr>
          <w:p w14:paraId="12E1FF5A" w14:textId="77777777" w:rsidR="002D133F" w:rsidRDefault="002D133F" w:rsidP="002D133F">
            <w:r>
              <w:t>High</w:t>
            </w:r>
          </w:p>
        </w:tc>
        <w:tc>
          <w:tcPr>
            <w:tcW w:w="2268" w:type="dxa"/>
          </w:tcPr>
          <w:p w14:paraId="030DDBCB" w14:textId="35D17191" w:rsidR="002D133F" w:rsidRDefault="002D133F" w:rsidP="002D133F">
            <w:r w:rsidRPr="00FF3EF1">
              <w:t>1.49 [-0.38</w:t>
            </w:r>
            <w:r>
              <w:t>,</w:t>
            </w:r>
            <w:r w:rsidRPr="00FF3EF1">
              <w:t xml:space="preserve"> 2.49]</w:t>
            </w:r>
          </w:p>
        </w:tc>
        <w:tc>
          <w:tcPr>
            <w:tcW w:w="3032"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A82B7C">
        <w:trPr>
          <w:trHeight w:val="417"/>
        </w:trPr>
        <w:tc>
          <w:tcPr>
            <w:tcW w:w="2124" w:type="dxa"/>
            <w:tcBorders>
              <w:bottom w:val="single" w:sz="4" w:space="0" w:color="auto"/>
            </w:tcBorders>
            <w:vAlign w:val="center"/>
          </w:tcPr>
          <w:p w14:paraId="4AF8D9C8" w14:textId="11ECB966" w:rsidR="002D133F" w:rsidRDefault="002D133F" w:rsidP="002D133F">
            <w:r>
              <w:t>Test</w:t>
            </w:r>
            <w:r w:rsidRPr="00DC56DA">
              <w:t>2</w:t>
            </w:r>
          </w:p>
        </w:tc>
        <w:tc>
          <w:tcPr>
            <w:tcW w:w="2215" w:type="dxa"/>
            <w:tcBorders>
              <w:bottom w:val="single" w:sz="4" w:space="0" w:color="auto"/>
            </w:tcBorders>
            <w:vAlign w:val="center"/>
          </w:tcPr>
          <w:p w14:paraId="47C7A15A" w14:textId="77777777" w:rsidR="002D133F" w:rsidRDefault="002D133F" w:rsidP="002D133F">
            <w:r>
              <w:t>Low</w:t>
            </w:r>
          </w:p>
        </w:tc>
        <w:tc>
          <w:tcPr>
            <w:tcW w:w="2268"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032"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7163B9A8" w:rsidR="009940B0" w:rsidRDefault="009940B0" w:rsidP="009940B0">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not driven by training effects.</w:t>
      </w:r>
    </w:p>
    <w:p w14:paraId="63F29283" w14:textId="0FE9CE4F" w:rsidR="002B0E44" w:rsidRDefault="002B0E44" w:rsidP="009940B0">
      <w:pPr>
        <w:spacing w:line="480" w:lineRule="auto"/>
        <w:ind w:firstLine="284"/>
        <w:jc w:val="both"/>
      </w:pPr>
    </w:p>
    <w:p w14:paraId="2196191C" w14:textId="567E51D2" w:rsidR="006F2A37" w:rsidRDefault="002B0E44" w:rsidP="009940B0">
      <w:pPr>
        <w:spacing w:line="480" w:lineRule="auto"/>
        <w:ind w:firstLine="284"/>
        <w:jc w:val="both"/>
      </w:pPr>
      <w:r>
        <w:rPr>
          <w:noProof/>
        </w:rPr>
        <w:lastRenderedPageBreak/>
        <mc:AlternateContent>
          <mc:Choice Requires="wpg">
            <w:drawing>
              <wp:anchor distT="0" distB="0" distL="114300" distR="114300" simplePos="0" relativeHeight="251699200" behindDoc="0" locked="0" layoutInCell="1" allowOverlap="1" wp14:anchorId="4715D6BB" wp14:editId="11172FF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8"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D81985" w:rsidRPr="0013660A" w:rsidRDefault="00D81985"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D81985" w:rsidRDefault="00D81985"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left:0;text-align:left;margin-left:0;margin-top:0;width:531.7pt;height:459.9pt;z-index:251699200;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9"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D81985" w:rsidRPr="0013660A" w:rsidRDefault="00D81985"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D81985" w:rsidRDefault="00D81985" w:rsidP="002B0E44">
                        <w:pPr>
                          <w:spacing w:line="480" w:lineRule="auto"/>
                          <w:jc w:val="both"/>
                        </w:pPr>
                      </w:p>
                    </w:txbxContent>
                  </v:textbox>
                </v:shape>
                <w10:wrap type="topAndBottom" anchorx="margin"/>
              </v:group>
            </w:pict>
          </mc:Fallback>
        </mc:AlternateContent>
      </w:r>
    </w:p>
    <w:p w14:paraId="727A2ADA" w14:textId="4DCEC30A" w:rsidR="006F2A37" w:rsidRDefault="006F2A37" w:rsidP="009940B0">
      <w:pPr>
        <w:spacing w:line="480" w:lineRule="auto"/>
        <w:ind w:firstLine="284"/>
        <w:jc w:val="both"/>
      </w:pPr>
    </w:p>
    <w:p w14:paraId="755BEA57" w14:textId="77777777" w:rsidR="002C4A6E" w:rsidRDefault="002C4A6E"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48122378" w14:textId="41C3C823" w:rsidR="002B0E44" w:rsidRDefault="002B0E44" w:rsidP="009940B0">
      <w:pPr>
        <w:spacing w:line="480" w:lineRule="auto"/>
        <w:ind w:firstLine="284"/>
        <w:jc w:val="both"/>
      </w:pPr>
    </w:p>
    <w:p w14:paraId="0EE1B0AC" w14:textId="77777777" w:rsidR="002B0E44" w:rsidRDefault="002B0E44"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4961EA95"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p>
    <w:p w14:paraId="15173E87" w14:textId="554F5465" w:rsidR="004D7EBB" w:rsidRDefault="004D7EBB" w:rsidP="004D7EBB">
      <w:pPr>
        <w:spacing w:line="480" w:lineRule="auto"/>
        <w:ind w:firstLine="284"/>
        <w:jc w:val="both"/>
      </w:pPr>
      <w:r>
        <w:lastRenderedPageBreak/>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here</w:t>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5EF30793" w:rsidR="00ED1620" w:rsidRDefault="001B37E8" w:rsidP="00ED1620">
      <w:pPr>
        <w:spacing w:after="0" w:line="480" w:lineRule="auto"/>
        <w:jc w:val="both"/>
      </w:pPr>
      <w:commentRangeStart w:id="3"/>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0B4D3A" w:rsidRPr="000B4D3A">
        <w:rPr>
          <w:highlight w:val="yellow"/>
        </w:rPr>
        <w:t>Add funding for</w:t>
      </w:r>
      <w:r w:rsidR="009508C9">
        <w:rPr>
          <w:highlight w:val="yellow"/>
        </w:rPr>
        <w:t xml:space="preserve"> Gilles</w:t>
      </w:r>
      <w:r w:rsidR="00AA6D1F">
        <w:rPr>
          <w:highlight w:val="yellow"/>
        </w:rPr>
        <w:t>.</w:t>
      </w:r>
      <w:r w:rsidR="005D38DF">
        <w:t xml:space="preserve"> </w:t>
      </w:r>
      <w:r w:rsidR="00ED1620">
        <w:t>The funding sources had no involvement in the study design; collection, analysis, and interpretation of data; writing of the report; and decision to submit the article for publication.</w:t>
      </w:r>
    </w:p>
    <w:p w14:paraId="19CED138" w14:textId="2C41B9F3"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w:t>
      </w:r>
      <w:r w:rsidR="005D38DF">
        <w:rPr>
          <w:color w:val="000000"/>
          <w:szCs w:val="16"/>
        </w:rPr>
        <w:t>, Ruth Krebs for her comments on a draft of the manuscript,</w:t>
      </w:r>
      <w:r w:rsidR="006C644D">
        <w:rPr>
          <w:color w:val="000000"/>
          <w:szCs w:val="16"/>
        </w:rPr>
        <w:t xml:space="preserve"> and</w:t>
      </w:r>
      <w:r w:rsidR="006C644D" w:rsidRPr="006C644D">
        <w:t xml:space="preserve"> </w:t>
      </w:r>
      <w:r>
        <w:t xml:space="preserve">Dr. Inez </w:t>
      </w:r>
      <w:proofErr w:type="spellStart"/>
      <w:r>
        <w:t>Greven</w:t>
      </w:r>
      <w:proofErr w:type="spellEnd"/>
      <w:r>
        <w:t xml:space="preserve"> </w:t>
      </w:r>
      <w:r w:rsidR="006C644D">
        <w:t>for help with data collection.</w:t>
      </w:r>
      <w:commentRangeEnd w:id="3"/>
      <w:r w:rsidR="003352A6">
        <w:rPr>
          <w:rStyle w:val="CommentReference"/>
        </w:rPr>
        <w:commentReference w:id="3"/>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20"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 xml:space="preserve">and </w:t>
      </w:r>
      <w:r>
        <w:rPr>
          <w:rFonts w:eastAsia="Times New Roman"/>
          <w:szCs w:val="24"/>
        </w:rPr>
        <w:lastRenderedPageBreak/>
        <w:t>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25), 10367–10371. 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Drug 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w:t>
      </w:r>
      <w:r w:rsidRPr="0076374E">
        <w:rPr>
          <w:noProof/>
          <w:szCs w:val="24"/>
        </w:rPr>
        <w:lastRenderedPageBreak/>
        <w:t xml:space="preserve">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w:t>
      </w:r>
      <w:r w:rsidRPr="0076374E">
        <w:rPr>
          <w:noProof/>
          <w:szCs w:val="24"/>
        </w:rPr>
        <w:lastRenderedPageBreak/>
        <w:t xml:space="preserve">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4), 1647–1659. 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w:t>
      </w:r>
      <w:r w:rsidRPr="0076374E">
        <w:rPr>
          <w:noProof/>
          <w:szCs w:val="24"/>
        </w:rPr>
        <w:lastRenderedPageBreak/>
        <w:t xml:space="preserve">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 xml:space="preserve">(1), 54–83. </w:t>
      </w:r>
      <w:r w:rsidRPr="0076374E">
        <w:rPr>
          <w:noProof/>
          <w:szCs w:val="24"/>
        </w:rPr>
        <w:lastRenderedPageBreak/>
        <w:t>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86–94. 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xml:space="preserve">. Psychology </w:t>
      </w:r>
      <w:r w:rsidRPr="0076374E">
        <w:rPr>
          <w:noProof/>
          <w:szCs w:val="24"/>
        </w:rPr>
        <w:lastRenderedPageBreak/>
        <w:t>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11), 3419–3432. 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allier, C. (2002). Computing discriminability and bias with the R software. Retrieved July 25, 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w:t>
      </w:r>
      <w:r w:rsidRPr="0076374E">
        <w:rPr>
          <w:noProof/>
          <w:szCs w:val="24"/>
        </w:rPr>
        <w:lastRenderedPageBreak/>
        <w:t xml:space="preserve">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2), 64–71. 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chevernels, H., Krebs, R. M., Santens, P., Woldorff, M. G., &amp; Boehler, C. N. (2014). </w:t>
      </w:r>
      <w:r w:rsidRPr="0076374E">
        <w:rPr>
          <w:noProof/>
          <w:szCs w:val="24"/>
        </w:rPr>
        <w:t xml:space="preserve">Task preparation processes related to reward prediction precede those related to task-difficulty </w:t>
      </w:r>
      <w:r w:rsidRPr="0076374E">
        <w:rPr>
          <w:noProof/>
          <w:szCs w:val="24"/>
        </w:rPr>
        <w:lastRenderedPageBreak/>
        <w:t xml:space="preserve">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Shenhav, A., Botvinick, M., &amp; Cohen, J. (2013). The expected value of control: An integrative theory of anterior cingulate cortex function. </w:t>
      </w:r>
      <w:r w:rsidRPr="00615651">
        <w:rPr>
          <w:i/>
          <w:iCs/>
          <w:noProof/>
          <w:szCs w:val="24"/>
          <w:lang w:val="nl-BE"/>
        </w:rPr>
        <w:t>Neuron</w:t>
      </w:r>
      <w:r w:rsidRPr="00615651">
        <w:rPr>
          <w:noProof/>
          <w:szCs w:val="24"/>
          <w:lang w:val="nl-BE"/>
        </w:rPr>
        <w:t xml:space="preserve">, </w:t>
      </w:r>
      <w:r w:rsidRPr="00615651">
        <w:rPr>
          <w:i/>
          <w:iCs/>
          <w:noProof/>
          <w:szCs w:val="24"/>
          <w:lang w:val="nl-BE"/>
        </w:rPr>
        <w:t>79</w:t>
      </w:r>
      <w:r w:rsidRPr="00615651">
        <w:rPr>
          <w:noProof/>
          <w:szCs w:val="24"/>
          <w:lang w:val="nl-B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Theeuwes, J. (2010). Top-down and bottom-up control of visual selection. </w:t>
      </w:r>
      <w:r w:rsidRPr="00615651">
        <w:rPr>
          <w:i/>
          <w:iCs/>
          <w:noProof/>
          <w:szCs w:val="24"/>
          <w:lang w:val="nl-BE"/>
        </w:rPr>
        <w:t>Acta Psychologica</w:t>
      </w:r>
      <w:r w:rsidRPr="00615651">
        <w:rPr>
          <w:noProof/>
          <w:szCs w:val="24"/>
          <w:lang w:val="nl-BE"/>
        </w:rPr>
        <w:t xml:space="preserve">, </w:t>
      </w:r>
      <w:r w:rsidRPr="00615651">
        <w:rPr>
          <w:i/>
          <w:iCs/>
          <w:noProof/>
          <w:szCs w:val="24"/>
          <w:lang w:val="nl-BE"/>
        </w:rPr>
        <w:t>135</w:t>
      </w:r>
      <w:r w:rsidRPr="00615651">
        <w:rPr>
          <w:noProof/>
          <w:szCs w:val="24"/>
          <w:lang w:val="nl-B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Van der Does, A. J. W. (2002). </w:t>
      </w:r>
      <w:r w:rsidRPr="00615651">
        <w:rPr>
          <w:i/>
          <w:iCs/>
          <w:noProof/>
          <w:szCs w:val="24"/>
          <w:lang w:val="nl-B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1"/>
      <w:headerReference w:type="first" r:id="rId22"/>
      <w:footerReference w:type="first" r:id="rId23"/>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10-29T16:08:00Z" w:initials="IG">
    <w:p w14:paraId="66BDE6DE" w14:textId="77777777" w:rsidR="00D81985" w:rsidRDefault="00D81985" w:rsidP="00D81985">
      <w:pPr>
        <w:spacing w:after="0"/>
      </w:pPr>
      <w:r>
        <w:rPr>
          <w:rStyle w:val="CommentReference"/>
        </w:rPr>
        <w:annotationRef/>
      </w:r>
      <w:r>
        <w:t xml:space="preserve">Antonio: </w:t>
      </w:r>
      <w:r>
        <w:rPr>
          <w:rStyle w:val="CommentReference"/>
        </w:rPr>
        <w:annotationRef/>
      </w:r>
      <w:r>
        <w:rPr>
          <w:rFonts w:eastAsia="Calibri"/>
        </w:rPr>
        <w:t>I would add a short sentence reiterating that these two competing accounts have not been tested simultaneously… and that’s where our study comes in.</w:t>
      </w:r>
    </w:p>
    <w:p w14:paraId="24F0FAAA" w14:textId="22EE94DF" w:rsidR="00D81985" w:rsidRDefault="00D81985">
      <w:pPr>
        <w:pStyle w:val="CommentText"/>
      </w:pPr>
    </w:p>
  </w:comment>
  <w:comment w:id="1" w:author="Ivan Grahek" w:date="2019-10-29T16:13:00Z" w:initials="IG">
    <w:p w14:paraId="7DF1FFF0" w14:textId="64A20DE0" w:rsidR="00D81985" w:rsidRDefault="00D81985">
      <w:pPr>
        <w:pStyle w:val="CommentText"/>
      </w:pPr>
      <w:r>
        <w:rPr>
          <w:rStyle w:val="CommentReference"/>
        </w:rPr>
        <w:annotationRef/>
      </w:r>
      <w:r>
        <w:rPr>
          <w:rFonts w:eastAsia="Calibri"/>
          <w:sz w:val="24"/>
          <w:szCs w:val="22"/>
        </w:rPr>
        <w:t>Antonio: I propose to also put this part in the note: we are not supposed to discuss shrinkage, unless this property has high relevance for our results (and, if so, we should clarify).</w:t>
      </w:r>
    </w:p>
  </w:comment>
  <w:comment w:id="2" w:author="Ivan Grahek" w:date="2019-10-29T16:13:00Z" w:initials="IG">
    <w:p w14:paraId="285F110E" w14:textId="2B70BA0B" w:rsidR="00D81985" w:rsidRDefault="00D81985">
      <w:pPr>
        <w:pStyle w:val="CommentText"/>
      </w:pPr>
      <w:r>
        <w:rPr>
          <w:rStyle w:val="CommentReference"/>
        </w:rPr>
        <w:annotationRef/>
      </w:r>
      <w:r>
        <w:t>Make sure to always have the same number of samples</w:t>
      </w:r>
    </w:p>
  </w:comment>
  <w:comment w:id="3" w:author="Ivan Grahek" w:date="2019-10-29T17:52:00Z" w:initials="IG">
    <w:p w14:paraId="22303C1B" w14:textId="77777777" w:rsidR="003352A6" w:rsidRDefault="003352A6">
      <w:pPr>
        <w:pStyle w:val="CommentText"/>
      </w:pPr>
      <w:r>
        <w:rPr>
          <w:rStyle w:val="CommentReference"/>
        </w:rPr>
        <w:annotationRef/>
      </w:r>
      <w:r>
        <w:t>Edit Gilles</w:t>
      </w:r>
    </w:p>
    <w:p w14:paraId="273E94C1" w14:textId="0B464776" w:rsidR="003352A6" w:rsidRDefault="003352A6">
      <w:pPr>
        <w:pStyle w:val="CommentText"/>
      </w:pPr>
      <w:bookmarkStart w:id="4" w:name="_GoBack"/>
      <w:bookmarkEnd w:id="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F0FAAA" w15:done="0"/>
  <w15:commentEx w15:paraId="7DF1FFF0" w15:done="0"/>
  <w15:commentEx w15:paraId="285F110E" w15:done="0"/>
  <w15:commentEx w15:paraId="273E94C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A4565" w14:textId="77777777" w:rsidR="00936183" w:rsidRDefault="00936183" w:rsidP="00AD5698">
      <w:pPr>
        <w:spacing w:after="0" w:line="240" w:lineRule="auto"/>
      </w:pPr>
      <w:r>
        <w:separator/>
      </w:r>
    </w:p>
  </w:endnote>
  <w:endnote w:type="continuationSeparator" w:id="0">
    <w:p w14:paraId="2A4DE8DD" w14:textId="77777777" w:rsidR="00936183" w:rsidRDefault="00936183" w:rsidP="00AD5698">
      <w:pPr>
        <w:spacing w:after="0" w:line="240" w:lineRule="auto"/>
      </w:pPr>
      <w:r>
        <w:continuationSeparator/>
      </w:r>
    </w:p>
  </w:endnote>
  <w:endnote w:type="continuationNotice" w:id="1">
    <w:p w14:paraId="1E057FF5" w14:textId="77777777" w:rsidR="00936183" w:rsidRDefault="009361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D81985" w:rsidRDefault="00D81985"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D81985" w:rsidRDefault="00D81985"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F0DB16" w14:textId="77777777" w:rsidR="00936183" w:rsidRDefault="00936183" w:rsidP="00AD5698">
      <w:pPr>
        <w:spacing w:after="0" w:line="240" w:lineRule="auto"/>
      </w:pPr>
      <w:r>
        <w:separator/>
      </w:r>
    </w:p>
  </w:footnote>
  <w:footnote w:type="continuationSeparator" w:id="0">
    <w:p w14:paraId="1C598ED6" w14:textId="77777777" w:rsidR="00936183" w:rsidRDefault="00936183" w:rsidP="00AD5698">
      <w:pPr>
        <w:spacing w:after="0" w:line="240" w:lineRule="auto"/>
      </w:pPr>
      <w:r>
        <w:continuationSeparator/>
      </w:r>
    </w:p>
  </w:footnote>
  <w:footnote w:type="continuationNotice" w:id="1">
    <w:p w14:paraId="71D443FA" w14:textId="77777777" w:rsidR="00936183" w:rsidRDefault="00936183">
      <w:pPr>
        <w:spacing w:after="0" w:line="240" w:lineRule="auto"/>
      </w:pPr>
    </w:p>
  </w:footnote>
  <w:footnote w:id="2">
    <w:p w14:paraId="3FDD8ADB" w14:textId="50176D7D" w:rsidR="00D81985" w:rsidRDefault="00D81985">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714192A" w:rsidR="00D81985" w:rsidRPr="002F7D7E" w:rsidRDefault="00D81985">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3352A6">
          <w:rPr>
            <w:noProof/>
            <w:szCs w:val="24"/>
          </w:rPr>
          <w:t>36</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6843EEB" w:rsidR="00D81985" w:rsidRDefault="00D81985" w:rsidP="0050297E">
    <w:pPr>
      <w:pStyle w:val="Header"/>
      <w:ind w:left="360"/>
    </w:pPr>
    <w:r>
      <w:rPr>
        <w:szCs w:val="24"/>
      </w:rPr>
      <w:t>Running head: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1D6"/>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2A6"/>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08C"/>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B63"/>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651"/>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873"/>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183"/>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334"/>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1F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328"/>
    <w:rsid w:val="00C61A09"/>
    <w:rsid w:val="00C6479B"/>
    <w:rsid w:val="00C654A6"/>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1985"/>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s://www.casrai.org/credi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11BB6-D117-46C1-9FC0-79C82FF1D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45</Pages>
  <Words>47868</Words>
  <Characters>272852</Characters>
  <Application>Microsoft Office Word</Application>
  <DocSecurity>0</DocSecurity>
  <Lines>2273</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0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8</cp:revision>
  <cp:lastPrinted>2019-07-31T08:27:00Z</cp:lastPrinted>
  <dcterms:created xsi:type="dcterms:W3CDTF">2019-09-23T13:47:00Z</dcterms:created>
  <dcterms:modified xsi:type="dcterms:W3CDTF">2019-10-2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